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486E001E" w:rsidR="008307A0" w:rsidRPr="005F1E8D" w:rsidRDefault="008307A0" w:rsidP="00FC6B44">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is known to dri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fish and macroinvertebrates via Reef Life Survey methods and measuring their ammonium excretions at 27 rocky reefs (3 years) and 17 kelp forests of varying density (1 year) in Barkley Sound, British Columbia. Ammonium concentrations vari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found</w:t>
      </w:r>
      <w:r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2BD7BAA2" w14:textId="0AA9587F"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onsumers contribute to bottom-up effects</w:t>
      </w:r>
      <w:r w:rsidR="000D41B2" w:rsidRPr="005F1E8D">
        <w:rPr>
          <w:rFonts w:ascii="Times New Roman" w:eastAsia="Times New Roman" w:hAnsi="Times New Roman" w:cs="Times New Roman"/>
          <w:color w:val="000000"/>
        </w:rPr>
        <w:t xml:space="preserve"> as well</w:t>
      </w:r>
      <w:r w:rsidR="00380F24"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CND)</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sidR="001A0C35" w:rsidRPr="005F1E8D">
        <w:rPr>
          <w:rFonts w:ascii="Times New Roman" w:eastAsia="Times New Roman" w:hAnsi="Times New Roman" w:cs="Times New Roman"/>
          <w:color w:val="000000"/>
        </w:rPr>
        <w:t xml:space="preserve">However, the 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Therefore, identifying the scale on which biologically relevant variation in nutrient availability contributes meaningfully to community structure remains an active area of research</w:t>
      </w:r>
      <w:r w:rsidR="00565A8B" w:rsidRPr="005F1E8D">
        <w:rPr>
          <w:rFonts w:ascii="Times New Roman" w:eastAsia="Times New Roman" w:hAnsi="Times New Roman" w:cs="Times New Roman"/>
          <w:color w:val="000000"/>
        </w:rPr>
        <w:t>.</w:t>
      </w:r>
    </w:p>
    <w:p w14:paraId="79E1ED54" w14:textId="77777777" w:rsidR="00DC4A52" w:rsidRPr="005F1E8D" w:rsidRDefault="00DC4A52"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0023B6D6" w14:textId="1D3869B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92DAE" w:rsidRPr="005F1E8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consumers, and thus regenerated 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lastRenderedPageBreak/>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076EC0F8" w:rsidR="00237ED0" w:rsidRPr="005F1E8D"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w:t>
      </w:r>
      <w:commentRangeStart w:id="1"/>
      <w:r w:rsidR="008964CE" w:rsidRPr="005F1E8D">
        <w:rPr>
          <w:rFonts w:ascii="Times New Roman" w:eastAsia="Times New Roman" w:hAnsi="Times New Roman" w:cs="Times New Roman"/>
          <w:color w:val="000000"/>
        </w:rPr>
        <w:t>10 to 100 km</w:t>
      </w:r>
      <w:commentRangeEnd w:id="1"/>
      <w:r w:rsidR="008964CE" w:rsidRPr="005F1E8D">
        <w:rPr>
          <w:rStyle w:val="CommentReference"/>
          <w:rFonts w:ascii="Times New Roman" w:hAnsi="Times New Roman" w:cs="Times New Roman"/>
        </w:rPr>
        <w:commentReference w:id="1"/>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variation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 xml:space="preserve">exposed shorelin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2" w:author="Isabelle Cote" w:date="2024-02-07T11:22:00Z">
        <w:r w:rsidR="00E6680F" w:rsidRPr="005F1E8D">
          <w:rPr>
            <w:rFonts w:ascii="Times New Roman" w:eastAsia="Times New Roman" w:hAnsi="Times New Roman" w:cs="Times New Roman"/>
            <w:color w:val="000000"/>
          </w:rPr>
          <w:t xml:space="preserve"> </w:t>
        </w:r>
      </w:ins>
      <w:r w:rsidRPr="005F1E8D">
        <w:rPr>
          <w:rFonts w:ascii="Times New Roman" w:eastAsia="Times New Roman" w:hAnsi="Times New Roman" w:cs="Times New Roman"/>
          <w:color w:val="000000"/>
        </w:rPr>
        <w:t xml:space="preserve">variation by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w:t>
      </w:r>
      <w:r w:rsidR="00FA0E9B" w:rsidRPr="005F1E8D">
        <w:rPr>
          <w:rFonts w:ascii="Times New Roman" w:eastAsia="Times New Roman" w:hAnsi="Times New Roman" w:cs="Times New Roman"/>
          <w:color w:val="000000"/>
        </w:rPr>
        <w:lastRenderedPageBreak/>
        <w:t xml:space="preserve">column 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around kelp fores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7AFBAA73" w:rsidR="00D57AB2" w:rsidRPr="005F1E8D"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 xml:space="preserve">Contrary to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Both of these 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r w:rsidR="00E34FA8" w:rsidRPr="005F1E8D">
        <w:rPr>
          <w:rFonts w:ascii="Times New Roman" w:eastAsia="Times New Roman" w:hAnsi="Times New Roman" w:cs="Times New Roman"/>
          <w:color w:val="000000"/>
        </w:rPr>
        <w:t xml:space="preserve">These biomass and biodiversity hot spots 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proofErr w:type="spellStart"/>
      <w:r w:rsidR="002C320F" w:rsidRPr="005F1E8D">
        <w:rPr>
          <w:rFonts w:ascii="Times New Roman" w:eastAsia="Times New Roman" w:hAnsi="Times New Roman" w:cs="Times New Roman"/>
          <w:i/>
          <w:color w:val="000000"/>
        </w:rPr>
        <w:t>Macr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also affect seawater hydrodynamics and physical composition, both slowing 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15983B5"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Pr="005F1E8D">
        <w:rPr>
          <w:rFonts w:ascii="Times New Roman" w:eastAsia="Times New Roman" w:hAnsi="Times New Roman" w:cs="Times New Roman"/>
          <w:color w:val="000000"/>
        </w:rPr>
        <w:t xml:space="preserve"> in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 xml:space="preserve">Canada. This region is located on the traditional territories of the Huu-ay-aht First Nations and comprises an </w:t>
      </w:r>
      <w:r w:rsidR="00D57AB2" w:rsidRPr="005F1E8D">
        <w:rPr>
          <w:rFonts w:ascii="Times New Roman" w:eastAsia="Times New Roman" w:hAnsi="Times New Roman" w:cs="Times New Roman"/>
          <w:color w:val="000000"/>
        </w:rPr>
        <w:lastRenderedPageBreak/>
        <w:t>archipelago of islands</w:t>
      </w:r>
      <w:r w:rsidRPr="005F1E8D">
        <w:rPr>
          <w:rFonts w:ascii="Times New Roman" w:eastAsia="Times New Roman" w:hAnsi="Times New Roman" w:cs="Times New Roman"/>
          <w:color w:val="000000"/>
        </w:rPr>
        <w:t>, which are 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proofErr w:type="spellStart"/>
      <w:r w:rsidR="00FC6B44" w:rsidRPr="005F1E8D">
        <w:rPr>
          <w:rFonts w:ascii="Times New Roman" w:eastAsia="Times New Roman" w:hAnsi="Times New Roman" w:cs="Times New Roman"/>
          <w:color w:val="000000"/>
        </w:rPr>
        <w:t>met</w:t>
      </w:r>
      <w:r w:rsidR="000E691F" w:rsidRPr="005F1E8D">
        <w:rPr>
          <w:rFonts w:ascii="Times New Roman" w:eastAsia="Times New Roman" w:hAnsi="Times New Roman" w:cs="Times New Roman"/>
          <w:color w:val="000000"/>
        </w:rPr>
        <w:t>re</w:t>
      </w:r>
      <w:r w:rsidR="00FC6B44" w:rsidRPr="005F1E8D">
        <w:rPr>
          <w:rFonts w:ascii="Times New Roman" w:eastAsia="Times New Roman" w:hAnsi="Times New Roman" w:cs="Times New Roman"/>
          <w:color w:val="000000"/>
        </w:rPr>
        <w:t>s</w:t>
      </w:r>
      <w:proofErr w:type="spellEnd"/>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sidRPr="005F1E8D">
        <w:rPr>
          <w:rFonts w:ascii="Times New Roman" w:eastAsia="Times New Roman" w:hAnsi="Times New Roman" w:cs="Times New Roman"/>
          <w:color w:val="000000"/>
        </w:rPr>
        <w:t xml:space="preserve"> 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to better explain the role of consumers in structuring not only top-down, but also bottom-up </w:t>
      </w:r>
      <w:commentRangeStart w:id="3"/>
      <w:r w:rsidR="002C3747" w:rsidRPr="005F1E8D">
        <w:rPr>
          <w:rFonts w:ascii="Times New Roman" w:eastAsia="Times New Roman" w:hAnsi="Times New Roman" w:cs="Times New Roman"/>
          <w:color w:val="000000"/>
        </w:rPr>
        <w:t>control</w:t>
      </w:r>
      <w:commentRangeEnd w:id="3"/>
      <w:r w:rsidR="000E691F" w:rsidRPr="005F1E8D">
        <w:rPr>
          <w:rStyle w:val="CommentReference"/>
          <w:rFonts w:ascii="Times New Roman" w:hAnsi="Times New Roman" w:cs="Times New Roman"/>
        </w:rPr>
        <w:commentReference w:id="3"/>
      </w:r>
      <w:r w:rsidR="002C3747" w:rsidRPr="005F1E8D">
        <w:rPr>
          <w:rFonts w:ascii="Times New Roman" w:eastAsia="Times New Roman" w:hAnsi="Times New Roman" w:cs="Times New Roman"/>
          <w:color w:val="000000"/>
        </w:rPr>
        <w:t>.</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714682DB" w14:textId="666D9D45" w:rsidR="00E31F65" w:rsidRPr="005F1E8D" w:rsidRDefault="004E6F16" w:rsidP="00EB3BC7">
      <w:pPr>
        <w:spacing w:line="480" w:lineRule="auto"/>
        <w:rPr>
          <w:rFonts w:ascii="Times New Roman" w:hAnsi="Times New Roman" w:cs="Times New Roman"/>
          <w:i/>
          <w:lang w:val="en-CA"/>
        </w:rPr>
      </w:pPr>
      <w:r w:rsidRPr="005F1E8D">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 (</w:t>
      </w:r>
      <w:r w:rsidR="00444BD0" w:rsidRPr="005F1E8D">
        <w:rPr>
          <w:rFonts w:ascii="Times New Roman" w:hAnsi="Times New Roman" w:cs="Times New Roman"/>
          <w:highlight w:val="yellow"/>
          <w:lang w:val="en-CA"/>
        </w:rPr>
        <w:t>cite some BMSC papers here?</w:t>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205C64B6" w14:textId="77777777" w:rsidR="00E31F65" w:rsidRPr="005F1E8D" w:rsidRDefault="00E31F65" w:rsidP="00EB3BC7">
      <w:pPr>
        <w:spacing w:line="480" w:lineRule="auto"/>
        <w:rPr>
          <w:rFonts w:ascii="Times New Roman" w:hAnsi="Times New Roman" w:cs="Times New Roman"/>
          <w:i/>
          <w:lang w:val="en-CA"/>
        </w:rPr>
      </w:pPr>
    </w:p>
    <w:p w14:paraId="7DD35F2F" w14:textId="4DFF863F"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scale) variation</w:t>
      </w:r>
    </w:p>
    <w:p w14:paraId="58195507" w14:textId="5D93C7DB"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considered </w:t>
      </w:r>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scale variation 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 xml:space="preserve">BMSC </w:t>
      </w:r>
      <w:r w:rsidR="00173964" w:rsidRPr="005F1E8D">
        <w:rPr>
          <w:rFonts w:ascii="Times New Roman" w:hAnsi="Times New Roman" w:cs="Times New Roman"/>
          <w:lang w:val="en-CA"/>
        </w:rPr>
        <w:t xml:space="preserve">from the </w:t>
      </w:r>
      <w:commentRangeStart w:id="4"/>
      <w:r w:rsidR="00173964" w:rsidRPr="005F1E8D">
        <w:rPr>
          <w:rFonts w:ascii="Times New Roman" w:hAnsi="Times New Roman" w:cs="Times New Roman"/>
          <w:lang w:val="en-CA"/>
        </w:rPr>
        <w:t xml:space="preserve">end of April </w:t>
      </w:r>
      <w:r w:rsidR="00F235E9" w:rsidRPr="005F1E8D">
        <w:rPr>
          <w:rFonts w:ascii="Times New Roman" w:hAnsi="Times New Roman" w:cs="Times New Roman"/>
          <w:lang w:val="en-CA"/>
        </w:rPr>
        <w:t xml:space="preserve">/ </w:t>
      </w:r>
      <w:r w:rsidR="00173964" w:rsidRPr="005F1E8D">
        <w:rPr>
          <w:rFonts w:ascii="Times New Roman" w:hAnsi="Times New Roman" w:cs="Times New Roman"/>
          <w:lang w:val="en-CA"/>
        </w:rPr>
        <w:t>early May</w:t>
      </w:r>
      <w:r w:rsidR="00547A38" w:rsidRPr="005F1E8D">
        <w:rPr>
          <w:rFonts w:ascii="Times New Roman" w:hAnsi="Times New Roman" w:cs="Times New Roman"/>
          <w:lang w:val="en-CA"/>
        </w:rPr>
        <w:t xml:space="preserve"> </w:t>
      </w:r>
      <w:r w:rsidR="00EF0CFA" w:rsidRPr="005F1E8D">
        <w:rPr>
          <w:rFonts w:ascii="Times New Roman" w:hAnsi="Times New Roman" w:cs="Times New Roman"/>
          <w:lang w:val="en-CA"/>
        </w:rPr>
        <w:t>to early May/mid-May</w:t>
      </w:r>
      <w:commentRangeEnd w:id="4"/>
      <w:r w:rsidR="00EF0CFA" w:rsidRPr="005F1E8D">
        <w:rPr>
          <w:rStyle w:val="CommentReference"/>
          <w:rFonts w:ascii="Times New Roman" w:hAnsi="Times New Roman" w:cs="Times New Roman"/>
        </w:rPr>
        <w:commentReference w:id="4"/>
      </w:r>
      <w:r w:rsidR="00EF0CFA" w:rsidRPr="005F1E8D">
        <w:rPr>
          <w:rFonts w:ascii="Times New Roman" w:hAnsi="Times New Roman" w:cs="Times New Roman"/>
          <w:lang w:val="en-CA"/>
        </w:rPr>
        <w:t xml:space="preserve"> </w:t>
      </w:r>
      <w:r w:rsidR="00173964" w:rsidRPr="005F1E8D">
        <w:rPr>
          <w:rFonts w:ascii="Times New Roman" w:hAnsi="Times New Roman" w:cs="Times New Roman"/>
          <w:lang w:val="en-CA"/>
        </w:rPr>
        <w:t xml:space="preserve">each </w:t>
      </w:r>
      <w:r w:rsidR="00F235E9" w:rsidRPr="005F1E8D">
        <w:rPr>
          <w:rFonts w:ascii="Times New Roman" w:hAnsi="Times New Roman" w:cs="Times New Roman"/>
          <w:lang w:val="en-CA"/>
        </w:rPr>
        <w:t xml:space="preserve">of three </w:t>
      </w:r>
      <w:r w:rsidR="00173964" w:rsidRPr="005F1E8D">
        <w:rPr>
          <w:rFonts w:ascii="Times New Roman" w:hAnsi="Times New Roman" w:cs="Times New Roman"/>
          <w:lang w:val="en-CA"/>
        </w:rPr>
        <w:t>year</w:t>
      </w:r>
      <w:r w:rsidR="00F235E9" w:rsidRPr="005F1E8D">
        <w:rPr>
          <w:rFonts w:ascii="Times New Roman" w:hAnsi="Times New Roman" w:cs="Times New Roman"/>
          <w:lang w:val="en-CA"/>
        </w:rPr>
        <w:t>s</w:t>
      </w:r>
      <w:r w:rsidR="00173964" w:rsidRPr="005F1E8D">
        <w:rPr>
          <w:rFonts w:ascii="Times New Roman" w:hAnsi="Times New Roman" w:cs="Times New Roman"/>
          <w:lang w:val="en-CA"/>
        </w:rPr>
        <w:t xml:space="preserve"> </w:t>
      </w:r>
      <w:r w:rsidR="00F235E9" w:rsidRPr="005F1E8D">
        <w:rPr>
          <w:rFonts w:ascii="Times New Roman" w:hAnsi="Times New Roman" w:cs="Times New Roman"/>
          <w:lang w:val="en-CA"/>
        </w:rPr>
        <w:t>(</w:t>
      </w:r>
      <w:r w:rsidR="00173964" w:rsidRPr="005F1E8D">
        <w:rPr>
          <w:rFonts w:ascii="Times New Roman" w:hAnsi="Times New Roman" w:cs="Times New Roman"/>
          <w:lang w:val="en-CA"/>
        </w:rPr>
        <w:t>2021 – 2023</w:t>
      </w:r>
      <w:r w:rsidR="00F235E9" w:rsidRPr="005F1E8D">
        <w:rPr>
          <w:rFonts w:ascii="Times New Roman" w:hAnsi="Times New Roman" w:cs="Times New Roman"/>
          <w:lang w:val="en-CA"/>
        </w:rPr>
        <w:t>)</w:t>
      </w:r>
      <w:r w:rsidR="00173964"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576692" w:rsidRPr="005F1E8D">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A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Fig. 2)</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then 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19A64981" w:rsidR="00AB636E" w:rsidRPr="005F1E8D" w:rsidRDefault="009E6CC7" w:rsidP="00AB636E">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 xml:space="preserve">seawater samples along the transect </w:t>
      </w:r>
      <w:r w:rsidR="00D56988" w:rsidRPr="005F1E8D">
        <w:rPr>
          <w:rFonts w:ascii="Times New Roman" w:hAnsi="Times New Roman" w:cs="Times New Roman"/>
          <w:lang w:val="en-CA"/>
        </w:rPr>
        <w:t xml:space="preserve">(at 0, 25, and 50 m)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Lim, unpublished data)</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5"/>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5"/>
      <w:r w:rsidR="00895C86" w:rsidRPr="005F1E8D">
        <w:rPr>
          <w:rStyle w:val="CommentReference"/>
          <w:rFonts w:ascii="Times New Roman" w:hAnsi="Times New Roman" w:cs="Times New Roman"/>
        </w:rPr>
        <w:commentReference w:id="5"/>
      </w:r>
      <w:r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r w:rsidR="00AB636E" w:rsidRPr="005F1E8D">
        <w:rPr>
          <w:rFonts w:ascii="Times New Roman" w:hAnsi="Times New Roman" w:cs="Times New Roman"/>
          <w:color w:val="000000"/>
          <w:lang w:val="en-CA"/>
        </w:rPr>
        <w:t>For each survey, we took the average of the three 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samples as the mean 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concentration. </w:t>
      </w:r>
      <w:r w:rsidR="00D56988" w:rsidRPr="005F1E8D">
        <w:rPr>
          <w:rFonts w:ascii="Times New Roman" w:hAnsi="Times New Roman" w:cs="Times New Roman"/>
          <w:color w:val="000000"/>
          <w:lang w:val="en-CA"/>
        </w:rPr>
        <w:t xml:space="preserve">Detailed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D56988" w:rsidRPr="005F1E8D">
        <w:rPr>
          <w:rFonts w:ascii="Times New Roman" w:hAnsi="Times New Roman" w:cs="Times New Roman"/>
          <w:color w:val="000000"/>
          <w:lang w:val="en-CA"/>
        </w:rPr>
        <w:t xml:space="preserve">analysis methodology is available in the supplement </w:t>
      </w:r>
      <w:r w:rsidR="007268C2" w:rsidRPr="005F1E8D">
        <w:rPr>
          <w:rFonts w:ascii="Times New Roman" w:hAnsi="Times New Roman" w:cs="Times New Roman"/>
          <w:color w:val="000000"/>
          <w:lang w:val="en-CA"/>
        </w:rPr>
        <w:t>(</w:t>
      </w:r>
      <w:r w:rsidR="007268C2" w:rsidRPr="005F1E8D">
        <w:rPr>
          <w:rFonts w:ascii="Times New Roman" w:hAnsi="Times New Roman" w:cs="Times New Roman"/>
          <w:color w:val="000000"/>
          <w:highlight w:val="green"/>
          <w:lang w:val="en-CA"/>
        </w:rPr>
        <w:t>S1?</w:t>
      </w:r>
      <w:r w:rsidR="007268C2"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0E7F4149"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variation</w:t>
      </w:r>
    </w:p>
    <w:p w14:paraId="7247B5E3" w14:textId="0278F3B9"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varying density and composition at 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Pr="005F1E8D">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 xml:space="preserve">giant kelp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a </w:t>
      </w:r>
      <w:r w:rsidR="00A14B41" w:rsidRPr="005F1E8D">
        <w:rPr>
          <w:rFonts w:ascii="Times New Roman" w:hAnsi="Times New Roman" w:cs="Times New Roman"/>
          <w:lang w:val="en-CA"/>
        </w:rPr>
        <w:t>sandy</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 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 xml:space="preserve">sit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Pr="005F1E8D">
        <w:rPr>
          <w:rFonts w:ascii="Times New Roman" w:hAnsi="Times New Roman" w:cs="Times New Roman"/>
          <w:lang w:val="en-CA"/>
        </w:rPr>
        <w:t xml:space="preserve">trained SCUBA divers </w:t>
      </w:r>
      <w:r w:rsidR="001F79DB" w:rsidRPr="005F1E8D">
        <w:rPr>
          <w:rFonts w:ascii="Times New Roman" w:hAnsi="Times New Roman" w:cs="Times New Roman"/>
          <w:lang w:val="en-CA"/>
        </w:rPr>
        <w:t>counted and identified</w:t>
      </w:r>
      <w:r w:rsidRPr="005F1E8D">
        <w:rPr>
          <w:rFonts w:ascii="Times New Roman" w:hAnsi="Times New Roman" w:cs="Times New Roman"/>
          <w:lang w:val="en-CA"/>
        </w:rPr>
        <w:t xml:space="preserve"> fish and invertebrate </w:t>
      </w:r>
      <w:r w:rsidR="00B71E47" w:rsidRPr="005F1E8D">
        <w:rPr>
          <w:rFonts w:ascii="Times New Roman" w:hAnsi="Times New Roman" w:cs="Times New Roman"/>
          <w:lang w:val="en-CA"/>
        </w:rPr>
        <w:t>along 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
      <w:r w:rsidR="001F79DB" w:rsidRPr="005F1E8D">
        <w:rPr>
          <w:rFonts w:ascii="Times New Roman" w:hAnsi="Times New Roman" w:cs="Times New Roman"/>
          <w:lang w:val="en-CA"/>
        </w:rPr>
        <w:t xml:space="preserve">0.5 m </w:t>
      </w:r>
      <w:commentRangeEnd w:id="6"/>
      <w:r w:rsidR="000A1681" w:rsidRPr="005F1E8D">
        <w:rPr>
          <w:rStyle w:val="CommentReference"/>
          <w:rFonts w:ascii="Times New Roman" w:hAnsi="Times New Roman" w:cs="Times New Roman"/>
        </w:rPr>
        <w:commentReference w:id="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B71E47" w:rsidRPr="005F1E8D">
        <w:rPr>
          <w:rFonts w:ascii="Times New Roman" w:hAnsi="Times New Roman" w:cs="Times New Roman"/>
          <w:lang w:val="en-CA"/>
        </w:rPr>
        <w:t xml:space="preserve">We estimated total forest area by swimming around the perimeter of the forest on the surface with a </w:t>
      </w:r>
      <w:r w:rsidR="00B71E47" w:rsidRPr="005F1E8D">
        <w:rPr>
          <w:rFonts w:ascii="Times New Roman" w:hAnsi="Times New Roman" w:cs="Times New Roman"/>
          <w:highlight w:val="yellow"/>
          <w:lang w:val="en-CA"/>
        </w:rPr>
        <w:t>Garmin GPS</w:t>
      </w:r>
      <w:r w:rsidR="00B47743" w:rsidRPr="005F1E8D">
        <w:rPr>
          <w:rFonts w:ascii="Times New Roman" w:hAnsi="Times New Roman" w:cs="Times New Roman"/>
          <w:highlight w:val="yellow"/>
          <w:lang w:val="en-CA"/>
        </w:rPr>
        <w:t>(?)</w:t>
      </w:r>
      <w:r w:rsidR="00B71E47" w:rsidRPr="005F1E8D">
        <w:rPr>
          <w:rFonts w:ascii="Times New Roman" w:hAnsi="Times New Roman" w:cs="Times New Roman"/>
          <w:lang w:val="en-CA"/>
        </w:rPr>
        <w:t xml:space="preserve">. </w:t>
      </w:r>
    </w:p>
    <w:p w14:paraId="50BA9561" w14:textId="067BBC30"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lastRenderedPageBreak/>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7"/>
      <w:r w:rsidR="00895C86" w:rsidRPr="005F1E8D">
        <w:rPr>
          <w:rFonts w:ascii="Times New Roman" w:hAnsi="Times New Roman" w:cs="Times New Roman"/>
          <w:lang w:val="en-CA"/>
        </w:rPr>
        <w:t>depth</w:t>
      </w:r>
      <w:r w:rsidR="00171464" w:rsidRPr="005F1E8D">
        <w:rPr>
          <w:rFonts w:ascii="Times New Roman" w:hAnsi="Times New Roman" w:cs="Times New Roman"/>
          <w:lang w:val="en-CA"/>
        </w:rPr>
        <w:t xml:space="preserve"> </w:t>
      </w:r>
      <w:commentRangeEnd w:id="7"/>
      <w:r w:rsidR="00152CBA" w:rsidRPr="005F1E8D">
        <w:rPr>
          <w:rStyle w:val="CommentReference"/>
          <w:rFonts w:ascii="Times New Roman" w:hAnsi="Times New Roman" w:cs="Times New Roman"/>
        </w:rPr>
        <w:commentReference w:id="7"/>
      </w:r>
      <w:r w:rsidR="00B71E47" w:rsidRPr="005F1E8D">
        <w:rPr>
          <w:rFonts w:ascii="Times New Roman" w:hAnsi="Times New Roman" w:cs="Times New Roman"/>
          <w:lang w:val="en-CA"/>
        </w:rPr>
        <w:t>(n = 3</w:t>
      </w:r>
      <w:r w:rsidR="00171464" w:rsidRPr="005F1E8D">
        <w:rPr>
          <w:rFonts w:ascii="Times New Roman" w:hAnsi="Times New Roman" w:cs="Times New Roman"/>
          <w:lang w:val="en-CA"/>
        </w:rPr>
        <w:t xml:space="preserve"> pairs per fores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 xml:space="preserve">These paired seawater samples were matched to the first three kelp density, biomass, and canopy height transects.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171464"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to use in creating standards. </w:t>
      </w:r>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For each paired inside vs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very small-scale) variation</w:t>
      </w:r>
    </w:p>
    <w:p w14:paraId="39EFC3F8" w14:textId="2DB17661"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 xml:space="preserve">immediate surroundings. Both experiments were conducted near </w:t>
      </w:r>
      <w:proofErr w:type="spellStart"/>
      <w:r w:rsidR="00FE017D" w:rsidRPr="005F1E8D">
        <w:rPr>
          <w:rFonts w:ascii="Times New Roman" w:hAnsi="Times New Roman" w:cs="Times New Roman"/>
          <w:lang w:val="en-CA"/>
        </w:rPr>
        <w:t>Bamfield</w:t>
      </w:r>
      <w:proofErr w:type="spellEnd"/>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 xml:space="preserve">at Scott’s Bay (48°50'05.2"N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 xml:space="preserve">While </w:t>
      </w:r>
      <w:r w:rsidR="00DB029A" w:rsidRPr="005F1E8D">
        <w:rPr>
          <w:rFonts w:ascii="Times New Roman" w:hAnsi="Times New Roman" w:cs="Times New Roman"/>
          <w:lang w:val="en-CA"/>
        </w:rPr>
        <w:lastRenderedPageBreak/>
        <w:t>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w:t>
      </w:r>
      <w:r w:rsidR="00152CBA" w:rsidRPr="005F1E8D">
        <w:rPr>
          <w:rFonts w:ascii="Times New Roman" w:hAnsi="Times New Roman" w:cs="Times New Roman"/>
          <w:lang w:val="en-CA"/>
        </w:rPr>
        <w:t xml:space="preserve">We </w:t>
      </w:r>
      <w:r w:rsidR="00DE63E7" w:rsidRPr="005F1E8D">
        <w:rPr>
          <w:rFonts w:ascii="Times New Roman" w:hAnsi="Times New Roman" w:cs="Times New Roman"/>
          <w:lang w:val="en-CA"/>
        </w:rPr>
        <w:t xml:space="preserve">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DE63E7" w:rsidRPr="005F1E8D">
        <w:rPr>
          <w:rFonts w:ascii="Times New Roman" w:hAnsi="Times New Roman" w:cs="Times New Roman"/>
          <w:color w:val="000000"/>
          <w:lang w:val="en-CA"/>
        </w:rPr>
        <w:t xml:space="preserve">fluorometry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lastRenderedPageBreak/>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2AC9996A" w14:textId="0E4A0159" w:rsidR="00943023" w:rsidRPr="005F1E8D" w:rsidRDefault="00943023" w:rsidP="00943023">
      <w:pPr>
        <w:spacing w:line="480" w:lineRule="auto"/>
        <w:rPr>
          <w:rFonts w:ascii="Times New Roman" w:hAnsi="Times New Roman" w:cs="Times New Roman"/>
          <w:lang w:val="en-CA"/>
        </w:rPr>
      </w:pPr>
      <w:r w:rsidRPr="005F1E8D">
        <w:rPr>
          <w:rFonts w:ascii="Times New Roman" w:hAnsi="Times New Roman" w:cs="Times New Roman"/>
          <w:lang w:val="en-CA"/>
        </w:rPr>
        <w:tab/>
        <w:t>For each Reef Life Survey conducted, we calculated fish biomass from fish length following the formula (W = exp(log(a) + b*log(L)))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only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stars and economically important species (abalone and scallops) were sized, so we were only able to calculate weights for those species. For all others, we used published weight estimates from this region to estimate rough average weights for each taxon (</w:t>
      </w:r>
      <w:r w:rsidR="0017314E" w:rsidRPr="005F1E8D">
        <w:rPr>
          <w:rFonts w:ascii="Times New Roman" w:hAnsi="Times New Roman" w:cs="Times New Roman"/>
          <w:highlight w:val="green"/>
          <w:lang w:val="en-CA"/>
        </w:rPr>
        <w:t>Supplemental Table</w:t>
      </w:r>
      <w:r w:rsidRPr="005F1E8D">
        <w:rPr>
          <w:rFonts w:ascii="Times New Roman" w:hAnsi="Times New Roman" w:cs="Times New Roman"/>
          <w:highlight w:val="green"/>
          <w:lang w:val="en-CA"/>
        </w:rPr>
        <w:t xml:space="preserve"> </w:t>
      </w:r>
      <w:r w:rsidR="0017314E" w:rsidRPr="005F1E8D">
        <w:rPr>
          <w:rFonts w:ascii="Times New Roman" w:hAnsi="Times New Roman" w:cs="Times New Roman"/>
          <w:highlight w:val="green"/>
          <w:lang w:val="en-CA"/>
        </w:rPr>
        <w:t>1</w:t>
      </w:r>
      <w:r w:rsidRPr="005F1E8D">
        <w:rPr>
          <w:rFonts w:ascii="Times New Roman" w:hAnsi="Times New Roman" w:cs="Times New Roman"/>
          <w:lang w:val="en-CA"/>
        </w:rPr>
        <w:t xml:space="preserve">). 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DA15C1F" w14:textId="77777777" w:rsidR="00943023" w:rsidRPr="005F1E8D" w:rsidRDefault="00943023"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689B32A9" w:rsidR="00670555" w:rsidRPr="005F1E8D"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 xml:space="preserve">effect models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 xml:space="preserve">tide, </w:t>
      </w:r>
      <w:r w:rsidRPr="005F1E8D">
        <w:rPr>
          <w:rFonts w:ascii="Times New Roman" w:hAnsi="Times New Roman" w:cs="Times New Roman"/>
          <w:lang w:val="en-CA"/>
        </w:rPr>
        <w:lastRenderedPageBreak/>
        <w:t>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commentRangeStart w:id="8"/>
      <w:r w:rsidR="002A304B" w:rsidRPr="005F1E8D">
        <w:rPr>
          <w:rFonts w:ascii="Times New Roman" w:hAnsi="Times New Roman" w:cs="Times New Roman"/>
          <w:highlight w:val="green"/>
          <w:lang w:val="en-CA"/>
        </w:rPr>
        <w:t xml:space="preserve">Table </w:t>
      </w:r>
      <w:commentRangeEnd w:id="8"/>
      <w:r w:rsidR="00A9541C">
        <w:rPr>
          <w:rStyle w:val="CommentReference"/>
        </w:rPr>
        <w:commentReference w:id="8"/>
      </w:r>
      <w:r w:rsidR="0017314E" w:rsidRPr="005F1E8D">
        <w:rPr>
          <w:rFonts w:ascii="Times New Roman" w:hAnsi="Times New Roman" w:cs="Times New Roman"/>
          <w:highlight w:val="green"/>
          <w:lang w:val="en-CA"/>
        </w:rPr>
        <w:t>3</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xml:space="preserve">, and all values were below 1.75.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5F0EEF17" w14:textId="7F6276C2" w:rsidR="0061731D"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 xml:space="preserve">effects model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tide exchange, animal biomass, survey depth, Shannon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animal biomass, and animal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constructed additional models with animal abundance instead of biomass, and Simpson’s diversity instead of Shannon diversity, and chose our final set of predictors upon comparing model AIC values</w:t>
      </w:r>
      <w:r w:rsidR="005F1E8D" w:rsidRPr="005F1E8D">
        <w:rPr>
          <w:rFonts w:ascii="Times New Roman" w:hAnsi="Times New Roman" w:cs="Times New Roman"/>
          <w:lang w:val="en-CA"/>
        </w:rPr>
        <w:t xml:space="preserve"> (</w:t>
      </w:r>
      <w:commentRangeStart w:id="9"/>
      <w:r w:rsidR="005F1E8D" w:rsidRPr="005F1E8D">
        <w:rPr>
          <w:rFonts w:ascii="Times New Roman" w:hAnsi="Times New Roman" w:cs="Times New Roman"/>
          <w:highlight w:val="green"/>
          <w:lang w:val="en-CA"/>
        </w:rPr>
        <w:t xml:space="preserve">Table </w:t>
      </w:r>
      <w:commentRangeEnd w:id="9"/>
      <w:r w:rsidR="009E3CC4">
        <w:rPr>
          <w:rStyle w:val="CommentReference"/>
        </w:rPr>
        <w:commentReference w:id="9"/>
      </w:r>
      <w:r w:rsidR="005F1E8D" w:rsidRPr="005F1E8D">
        <w:rPr>
          <w:rFonts w:ascii="Times New Roman" w:hAnsi="Times New Roman" w:cs="Times New Roman"/>
          <w:highlight w:val="green"/>
          <w:lang w:val="en-CA"/>
        </w:rPr>
        <w:t>4</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nd checked for collinearity as above, and the model met all assumptions.</w:t>
      </w:r>
      <w:r w:rsidR="00F23409" w:rsidRPr="005F1E8D">
        <w:rPr>
          <w:rFonts w:ascii="Times New Roman" w:hAnsi="Times New Roman" w:cs="Times New Roman"/>
          <w:color w:val="000000"/>
          <w:lang w:val="en-CA"/>
        </w:rPr>
        <w:t xml:space="preserve"> </w:t>
      </w:r>
      <w:bookmarkStart w:id="10" w:name="_GoBack"/>
      <w:bookmarkEnd w:id="10"/>
    </w:p>
    <w:p w14:paraId="7F72EBCE" w14:textId="77777777" w:rsidR="005F1E8D" w:rsidRPr="005F1E8D" w:rsidRDefault="005F1E8D" w:rsidP="00670555">
      <w:pPr>
        <w:spacing w:line="480" w:lineRule="auto"/>
        <w:rPr>
          <w:rFonts w:ascii="Times New Roman" w:hAnsi="Times New Roman" w:cs="Times New Roman"/>
          <w:lang w:val="en-CA"/>
        </w:rPr>
      </w:pP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lastRenderedPageBreak/>
        <w:t>Within-meters (very small-scale) variation</w:t>
      </w:r>
    </w:p>
    <w:p w14:paraId="6592586B" w14:textId="2BDB22D5"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 xml:space="preserve">. </w:t>
      </w:r>
      <w:commentRangeStart w:id="11"/>
      <w:r w:rsidR="00997D69" w:rsidRPr="005F1E8D">
        <w:rPr>
          <w:rFonts w:ascii="Times New Roman" w:hAnsi="Times New Roman" w:cs="Times New Roman"/>
          <w:lang w:val="en-CA"/>
        </w:rPr>
        <w:t>Inspection of the residuals revealed no significant problems</w:t>
      </w:r>
      <w:commentRangeEnd w:id="11"/>
      <w:r w:rsidR="00EE5DD8" w:rsidRPr="005F1E8D">
        <w:rPr>
          <w:rStyle w:val="CommentReference"/>
          <w:rFonts w:ascii="Times New Roman" w:hAnsi="Times New Roman" w:cs="Times New Roman"/>
        </w:rPr>
        <w:commentReference w:id="11"/>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 treatment (no crab, medium crab, or large crab) as the predictor variable, and a random effect of </w:t>
      </w:r>
      <w:r w:rsidR="00034975" w:rsidRPr="005F1E8D">
        <w:rPr>
          <w:rFonts w:ascii="Times New Roman" w:hAnsi="Times New Roman" w:cs="Times New Roman"/>
          <w:lang w:val="en-CA"/>
        </w:rPr>
        <w:t>sampling day</w:t>
      </w:r>
      <w:r w:rsidR="00D823F4" w:rsidRPr="005F1E8D">
        <w:rPr>
          <w:rFonts w:ascii="Times New Roman" w:hAnsi="Times New Roman" w:cs="Times New Roman"/>
          <w:lang w:val="en-CA"/>
        </w:rPr>
        <w:t xml:space="preserve">. 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w:t>
      </w:r>
      <w:commentRangeStart w:id="12"/>
      <w:r w:rsidR="00034975" w:rsidRPr="005F1E8D">
        <w:rPr>
          <w:rFonts w:ascii="Times New Roman" w:hAnsi="Times New Roman" w:cs="Times New Roman"/>
          <w:lang w:val="en-CA"/>
        </w:rPr>
        <w:t>assumptions</w:t>
      </w:r>
      <w:commentRangeEnd w:id="12"/>
      <w:r w:rsidR="00EE5DD8" w:rsidRPr="005F1E8D">
        <w:rPr>
          <w:rStyle w:val="CommentReference"/>
          <w:rFonts w:ascii="Times New Roman" w:hAnsi="Times New Roman" w:cs="Times New Roman"/>
        </w:rPr>
        <w:commentReference w:id="12"/>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32DA4746"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01EB0" w:rsidRPr="005F1E8D">
        <w:rPr>
          <w:rFonts w:ascii="Times New Roman" w:hAnsi="Times New Roman" w:cs="Times New Roman"/>
          <w:lang w:val="en-CA"/>
        </w:rPr>
        <w:t xml:space="preserve">estimate ± SE; </w:t>
      </w:r>
      <w:r w:rsidR="001175F9" w:rsidRPr="005F1E8D">
        <w:rPr>
          <w:rFonts w:ascii="Times New Roman" w:hAnsi="Times New Roman" w:cs="Times New Roman"/>
          <w:lang w:val="en-CA"/>
        </w:rPr>
        <w:t xml:space="preserve">- 0.61 ± 0.26, p = 0.90), tide exchange (0.02 ± </w:t>
      </w:r>
      <w:r w:rsidR="00A7066E" w:rsidRPr="005F1E8D">
        <w:rPr>
          <w:rFonts w:ascii="Times New Roman" w:hAnsi="Times New Roman" w:cs="Times New Roman"/>
          <w:lang w:val="en-CA"/>
        </w:rPr>
        <w:t xml:space="preserve">0.08, p = 0.82), Shannon diversity (- 0.04 ± 0.11, p = 0.071), or survey depth (0.04 ± 0.09,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 0.24 ± 0.10,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58485DBB"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4253ED" w:rsidRPr="005F1E8D">
        <w:rPr>
          <w:rFonts w:ascii="Times New Roman" w:hAnsi="Times New Roman" w:cs="Times New Roman"/>
          <w:lang w:val="en-CA"/>
        </w:rPr>
        <w:t>5</w:t>
      </w:r>
      <w:r w:rsidRPr="005F1E8D">
        <w:rPr>
          <w:rFonts w:ascii="Times New Roman" w:hAnsi="Times New Roman" w:cs="Times New Roman"/>
          <w:lang w:val="en-CA"/>
        </w:rPr>
        <w:t xml:space="preserve"> ± 0.04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 xml:space="preserve">p &lt; 0.001) </w:t>
      </w:r>
      <w:r w:rsidRPr="005F1E8D">
        <w:rPr>
          <w:rFonts w:ascii="Times New Roman" w:hAnsi="Times New Roman" w:cs="Times New Roman"/>
          <w:lang w:val="en-CA"/>
        </w:rPr>
        <w:lastRenderedPageBreak/>
        <w:t>and bull kelp forests (0.3</w:t>
      </w:r>
      <w:r w:rsidR="004253ED" w:rsidRPr="005F1E8D">
        <w:rPr>
          <w:rFonts w:ascii="Times New Roman" w:hAnsi="Times New Roman" w:cs="Times New Roman"/>
          <w:lang w:val="en-CA"/>
        </w:rPr>
        <w:t>3</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 p &lt; 0.001)</w:t>
      </w:r>
      <w:r w:rsidR="006D152A" w:rsidRPr="005F1E8D">
        <w:rPr>
          <w:rFonts w:ascii="Times New Roman" w:hAnsi="Times New Roman" w:cs="Times New Roman"/>
          <w:lang w:val="en-CA"/>
        </w:rPr>
        <w:t xml:space="preserve">. </w:t>
      </w:r>
      <w:del w:id="13" w:author="Isabelle Cote" w:date="2024-02-07T16:22:00Z">
        <w:r w:rsidR="006D152A" w:rsidRPr="005F1E8D" w:rsidDel="00682CDC">
          <w:rPr>
            <w:rFonts w:ascii="Times New Roman" w:hAnsi="Times New Roman" w:cs="Times New Roman"/>
            <w:lang w:val="en-CA"/>
          </w:rPr>
          <w:delText xml:space="preserve">∆ </w:delText>
        </w:r>
      </w:del>
      <w:ins w:id="14" w:author="Isabelle Cote" w:date="2024-02-07T16:22:00Z">
        <w:r w:rsidR="00682CDC" w:rsidRPr="005F1E8D">
          <w:rPr>
            <w:rFonts w:ascii="Times New Roman" w:hAnsi="Times New Roman" w:cs="Times New Roman"/>
            <w:lang w:val="en-CA"/>
          </w:rPr>
          <w:t xml:space="preserve">The </w:t>
        </w:r>
      </w:ins>
      <w:ins w:id="15" w:author="Isabelle Cote" w:date="2024-02-07T16:23:00Z">
        <w:r w:rsidR="00682CDC" w:rsidRPr="005F1E8D">
          <w:rPr>
            <w:rFonts w:ascii="Times New Roman" w:hAnsi="Times New Roman" w:cs="Times New Roman"/>
            <w:lang w:val="en-CA"/>
          </w:rPr>
          <w:t>‘</w:t>
        </w:r>
      </w:ins>
      <w:ins w:id="16" w:author="Isabelle Cote" w:date="2024-02-07T16:22:00Z">
        <w:r w:rsidR="00682CDC" w:rsidRPr="005F1E8D">
          <w:rPr>
            <w:rFonts w:ascii="Times New Roman" w:hAnsi="Times New Roman" w:cs="Times New Roman"/>
            <w:lang w:val="en-CA"/>
          </w:rPr>
          <w:t>excess</w:t>
        </w:r>
      </w:ins>
      <w:ins w:id="17" w:author="Isabelle Cote" w:date="2024-02-07T16:23:00Z">
        <w:r w:rsidR="00682CDC" w:rsidRPr="005F1E8D">
          <w:rPr>
            <w:rFonts w:ascii="Times New Roman" w:hAnsi="Times New Roman" w:cs="Times New Roman"/>
            <w:lang w:val="en-CA"/>
          </w:rPr>
          <w:t>’</w:t>
        </w:r>
      </w:ins>
      <w:ins w:id="18" w:author="Isabelle Cote" w:date="2024-02-07T16:22:00Z">
        <w:r w:rsidR="00682CDC" w:rsidRPr="005F1E8D">
          <w:rPr>
            <w:rFonts w:ascii="Times New Roman" w:hAnsi="Times New Roman" w:cs="Times New Roman"/>
            <w:lang w:val="en-CA"/>
          </w:rPr>
          <w:t xml:space="preserve"> </w:t>
        </w:r>
      </w:ins>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 (coefficient ± SE; 0.4</w:t>
      </w:r>
      <w:r w:rsidR="004253ED" w:rsidRPr="005F1E8D">
        <w:rPr>
          <w:rFonts w:ascii="Times New Roman" w:hAnsi="Times New Roman" w:cs="Times New Roman"/>
          <w:lang w:val="en-CA"/>
        </w:rPr>
        <w:t>2</w:t>
      </w:r>
      <w:r w:rsidR="00C673A5" w:rsidRPr="005F1E8D">
        <w:rPr>
          <w:rFonts w:ascii="Times New Roman" w:hAnsi="Times New Roman" w:cs="Times New Roman"/>
          <w:lang w:val="en-CA"/>
        </w:rPr>
        <w:t xml:space="preserve"> ± 0.06, p &lt; 0.001), tide exchange (0.1</w:t>
      </w:r>
      <w:r w:rsidR="004253ED" w:rsidRPr="005F1E8D">
        <w:rPr>
          <w:rFonts w:ascii="Times New Roman" w:hAnsi="Times New Roman" w:cs="Times New Roman"/>
          <w:lang w:val="en-CA"/>
        </w:rPr>
        <w:t>2</w:t>
      </w:r>
      <w:r w:rsidR="00C673A5" w:rsidRPr="005F1E8D">
        <w:rPr>
          <w:rFonts w:ascii="Times New Roman" w:hAnsi="Times New Roman" w:cs="Times New Roman"/>
          <w:lang w:val="en-CA"/>
        </w:rPr>
        <w:t xml:space="preserve"> ± 0.03, p &lt; 0.001), and animal biomass (0.1</w:t>
      </w:r>
      <w:r w:rsidR="004253ED" w:rsidRPr="005F1E8D">
        <w:rPr>
          <w:rFonts w:ascii="Times New Roman" w:hAnsi="Times New Roman" w:cs="Times New Roman"/>
          <w:lang w:val="en-CA"/>
        </w:rPr>
        <w:t>5</w:t>
      </w:r>
      <w:r w:rsidR="00C673A5" w:rsidRPr="005F1E8D">
        <w:rPr>
          <w:rFonts w:ascii="Times New Roman" w:hAnsi="Times New Roman" w:cs="Times New Roman"/>
          <w:lang w:val="en-CA"/>
        </w:rPr>
        <w:t xml:space="preserve"> ± 0.06, p = 0.02</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 (0.</w:t>
      </w:r>
      <w:r w:rsidR="004253ED" w:rsidRPr="005F1E8D">
        <w:rPr>
          <w:rFonts w:ascii="Times New Roman" w:hAnsi="Times New Roman" w:cs="Times New Roman"/>
          <w:lang w:val="en-CA"/>
        </w:rPr>
        <w:t>08</w:t>
      </w:r>
      <w:r w:rsidR="00C673A5" w:rsidRPr="005F1E8D">
        <w:rPr>
          <w:rFonts w:ascii="Times New Roman" w:hAnsi="Times New Roman" w:cs="Times New Roman"/>
          <w:lang w:val="en-CA"/>
        </w:rPr>
        <w:t xml:space="preserve"> ± 0.1</w:t>
      </w:r>
      <w:r w:rsidR="004253ED" w:rsidRPr="005F1E8D">
        <w:rPr>
          <w:rFonts w:ascii="Times New Roman" w:hAnsi="Times New Roman" w:cs="Times New Roman"/>
          <w:lang w:val="en-CA"/>
        </w:rPr>
        <w:t>1</w:t>
      </w:r>
      <w:r w:rsidR="00C673A5" w:rsidRPr="005F1E8D">
        <w:rPr>
          <w:rFonts w:ascii="Times New Roman" w:hAnsi="Times New Roman" w:cs="Times New Roman"/>
          <w:lang w:val="en-CA"/>
        </w:rPr>
        <w:t>, p = 0.</w:t>
      </w:r>
      <w:r w:rsidR="004253ED" w:rsidRPr="005F1E8D">
        <w:rPr>
          <w:rFonts w:ascii="Times New Roman" w:hAnsi="Times New Roman" w:cs="Times New Roman"/>
          <w:lang w:val="en-CA"/>
        </w:rPr>
        <w:t>48</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1</w:t>
      </w:r>
      <w:r w:rsidR="004253ED" w:rsidRPr="005F1E8D">
        <w:rPr>
          <w:rFonts w:ascii="Times New Roman" w:hAnsi="Times New Roman" w:cs="Times New Roman"/>
          <w:lang w:val="en-CA"/>
        </w:rPr>
        <w:t>8</w:t>
      </w:r>
      <w:r w:rsidR="00C673A5" w:rsidRPr="005F1E8D">
        <w:rPr>
          <w:rFonts w:ascii="Times New Roman" w:hAnsi="Times New Roman" w:cs="Times New Roman"/>
          <w:lang w:val="en-CA"/>
        </w:rPr>
        <w:t xml:space="preserve"> ± 0.0</w:t>
      </w:r>
      <w:r w:rsidR="004253ED" w:rsidRPr="005F1E8D">
        <w:rPr>
          <w:rFonts w:ascii="Times New Roman" w:hAnsi="Times New Roman" w:cs="Times New Roman"/>
          <w:lang w:val="en-CA"/>
        </w:rPr>
        <w:t>4</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C673A5" w:rsidRPr="005F1E8D">
        <w:rPr>
          <w:rFonts w:ascii="Times New Roman" w:hAnsi="Times New Roman" w:cs="Times New Roman"/>
          <w:lang w:val="en-CA"/>
        </w:rPr>
        <w:t>no effect of survey depth (0.0</w:t>
      </w:r>
      <w:r w:rsidR="004253ED" w:rsidRPr="005F1E8D">
        <w:rPr>
          <w:rFonts w:ascii="Times New Roman" w:hAnsi="Times New Roman" w:cs="Times New Roman"/>
          <w:lang w:val="en-CA"/>
        </w:rPr>
        <w:t>1</w:t>
      </w:r>
      <w:r w:rsidR="00C673A5" w:rsidRPr="005F1E8D">
        <w:rPr>
          <w:rFonts w:ascii="Times New Roman" w:hAnsi="Times New Roman" w:cs="Times New Roman"/>
          <w:lang w:val="en-CA"/>
        </w:rPr>
        <w:t xml:space="preserve"> ± 0.03, p = 0.</w:t>
      </w:r>
      <w:r w:rsidR="004253ED" w:rsidRPr="005F1E8D">
        <w:rPr>
          <w:rFonts w:ascii="Times New Roman" w:hAnsi="Times New Roman" w:cs="Times New Roman"/>
          <w:lang w:val="en-CA"/>
        </w:rPr>
        <w:t>82</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 (0.2</w:t>
      </w:r>
      <w:r w:rsidR="004253ED" w:rsidRPr="005F1E8D">
        <w:rPr>
          <w:rFonts w:ascii="Times New Roman" w:hAnsi="Times New Roman" w:cs="Times New Roman"/>
          <w:lang w:val="en-CA"/>
        </w:rPr>
        <w:t>9</w:t>
      </w:r>
      <w:r w:rsidR="00C673A5" w:rsidRPr="005F1E8D">
        <w:rPr>
          <w:rFonts w:ascii="Times New Roman" w:hAnsi="Times New Roman" w:cs="Times New Roman"/>
          <w:lang w:val="en-CA"/>
        </w:rPr>
        <w:t xml:space="preserve"> ± 0.0</w:t>
      </w:r>
      <w:r w:rsidR="004253ED" w:rsidRPr="005F1E8D">
        <w:rPr>
          <w:rFonts w:ascii="Times New Roman" w:hAnsi="Times New Roman" w:cs="Times New Roman"/>
          <w:lang w:val="en-CA"/>
        </w:rPr>
        <w:t>9</w:t>
      </w:r>
      <w:r w:rsidR="00C673A5" w:rsidRPr="005F1E8D">
        <w:rPr>
          <w:rFonts w:ascii="Times New Roman" w:hAnsi="Times New Roman" w:cs="Times New Roman"/>
          <w:lang w:val="en-CA"/>
        </w:rPr>
        <w:t xml:space="preserve">, p </w:t>
      </w:r>
      <w:r w:rsidR="004253ED" w:rsidRPr="005F1E8D">
        <w:rPr>
          <w:rFonts w:ascii="Times New Roman" w:hAnsi="Times New Roman" w:cs="Times New Roman"/>
          <w:lang w:val="en-CA"/>
        </w:rPr>
        <w:t>&lt;</w:t>
      </w:r>
      <w:r w:rsidR="00C673A5" w:rsidRPr="005F1E8D">
        <w:rPr>
          <w:rFonts w:ascii="Times New Roman" w:hAnsi="Times New Roman" w:cs="Times New Roman"/>
          <w:lang w:val="en-CA"/>
        </w:rPr>
        <w:t xml:space="preserve"> 0.00</w:t>
      </w:r>
      <w:r w:rsidR="004253ED" w:rsidRPr="005F1E8D">
        <w:rPr>
          <w:rFonts w:ascii="Times New Roman" w:hAnsi="Times New Roman" w:cs="Times New Roman"/>
          <w:lang w:val="en-CA"/>
        </w:rPr>
        <w:t>1</w:t>
      </w:r>
      <w:r w:rsidR="00C673A5"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C673A5"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4</w:t>
      </w:r>
      <w:r w:rsidR="00C673A5" w:rsidRPr="005F1E8D">
        <w:rPr>
          <w:rFonts w:ascii="Times New Roman" w:hAnsi="Times New Roman" w:cs="Times New Roman"/>
          <w:highlight w:val="green"/>
          <w:lang w:val="en-CA"/>
        </w:rPr>
        <w:t>b</w:t>
      </w:r>
      <w:r w:rsidR="00C673A5" w:rsidRPr="005F1E8D">
        <w:rPr>
          <w:rFonts w:ascii="Times New Roman" w:hAnsi="Times New Roman" w:cs="Times New Roman"/>
          <w:lang w:val="en-CA"/>
        </w:rPr>
        <w:t>),</w:t>
      </w:r>
      <w:ins w:id="19" w:author="Isabelle Cote" w:date="2024-02-07T16:26:00Z">
        <w:r w:rsidR="00682CDC" w:rsidRPr="005F1E8D">
          <w:rPr>
            <w:rFonts w:ascii="Times New Roman" w:hAnsi="Times New Roman" w:cs="Times New Roman"/>
            <w:lang w:val="en-CA"/>
          </w:rPr>
          <w:t xml:space="preserve"> whereby (describe the pattern here),</w:t>
        </w:r>
      </w:ins>
      <w:r w:rsidR="00C673A5" w:rsidRPr="005F1E8D">
        <w:rPr>
          <w:rFonts w:ascii="Times New Roman" w:hAnsi="Times New Roman" w:cs="Times New Roman"/>
          <w:lang w:val="en-CA"/>
        </w:rPr>
        <w:t xml:space="preserve"> but the other two interactions (</w:t>
      </w:r>
      <w:proofErr w:type="spellStart"/>
      <w:proofErr w:type="gramStart"/>
      <w:r w:rsidR="00C673A5" w:rsidRPr="005F1E8D">
        <w:rPr>
          <w:rFonts w:ascii="Times New Roman" w:hAnsi="Times New Roman" w:cs="Times New Roman"/>
          <w:lang w:val="en-CA"/>
        </w:rPr>
        <w:t>kelp:animal</w:t>
      </w:r>
      <w:proofErr w:type="spellEnd"/>
      <w:proofErr w:type="gramEnd"/>
      <w:r w:rsidR="00C673A5" w:rsidRPr="005F1E8D">
        <w:rPr>
          <w:rFonts w:ascii="Times New Roman" w:hAnsi="Times New Roman" w:cs="Times New Roman"/>
          <w:lang w:val="en-CA"/>
        </w:rPr>
        <w:t xml:space="preserve"> biomass and </w:t>
      </w:r>
      <w:proofErr w:type="spellStart"/>
      <w:r w:rsidR="00C673A5" w:rsidRPr="005F1E8D">
        <w:rPr>
          <w:rFonts w:ascii="Times New Roman" w:hAnsi="Times New Roman" w:cs="Times New Roman"/>
          <w:lang w:val="en-CA"/>
        </w:rPr>
        <w:t>tide:animal</w:t>
      </w:r>
      <w:proofErr w:type="spellEnd"/>
      <w:r w:rsidR="00C673A5" w:rsidRPr="005F1E8D">
        <w:rPr>
          <w:rFonts w:ascii="Times New Roman" w:hAnsi="Times New Roman" w:cs="Times New Roman"/>
          <w:lang w:val="en-CA"/>
        </w:rPr>
        <w:t xml:space="preserve"> biomass) were not significant (p &gt; 0.</w:t>
      </w:r>
      <w:r w:rsidR="004253ED" w:rsidRPr="005F1E8D">
        <w:rPr>
          <w:rFonts w:ascii="Times New Roman" w:hAnsi="Times New Roman" w:cs="Times New Roman"/>
          <w:lang w:val="en-CA"/>
        </w:rPr>
        <w:t>60</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09FC7400"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 (p &gt; 0.75 for both treatments, </w:t>
      </w:r>
      <w:r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5</w:t>
      </w:r>
      <w:r w:rsidRPr="005F1E8D">
        <w:rPr>
          <w:rFonts w:ascii="Times New Roman" w:hAnsi="Times New Roman" w:cs="Times New Roman"/>
          <w:highlight w:val="green"/>
          <w:lang w:val="en-CA"/>
        </w:rPr>
        <w:t>a</w:t>
      </w:r>
      <w:r w:rsidRPr="005F1E8D">
        <w:rPr>
          <w:rFonts w:ascii="Times New Roman" w:hAnsi="Times New Roman" w:cs="Times New Roman"/>
          <w:lang w:val="en-CA"/>
        </w:rPr>
        <w:t>). However, we did find a positive effect of cage depth (</w:t>
      </w:r>
      <w:r w:rsidR="00996C31" w:rsidRPr="005F1E8D">
        <w:rPr>
          <w:rFonts w:ascii="Times New Roman" w:hAnsi="Times New Roman" w:cs="Times New Roman"/>
          <w:lang w:val="en-CA"/>
        </w:rPr>
        <w:t xml:space="preserve">coefficient ± SE; </w:t>
      </w:r>
      <w:r w:rsidRPr="005F1E8D">
        <w:rPr>
          <w:rFonts w:ascii="Times New Roman" w:hAnsi="Times New Roman" w:cs="Times New Roman"/>
          <w:lang w:val="en-CA"/>
        </w:rPr>
        <w:t xml:space="preserve">0.38 ± 0.05, p &lt; 0.001). For red rock crabs, both 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5746D1" w:rsidRPr="005F1E8D">
        <w:rPr>
          <w:rFonts w:ascii="Times New Roman" w:hAnsi="Times New Roman" w:cs="Times New Roman"/>
          <w:lang w:val="en-CA"/>
        </w:rPr>
        <w:t xml:space="preserve"> (</w:t>
      </w:r>
      <w:commentRangeStart w:id="20"/>
      <w:commentRangeStart w:id="21"/>
      <w:r w:rsidR="005746D1" w:rsidRPr="005F1E8D">
        <w:rPr>
          <w:rFonts w:ascii="Times New Roman" w:hAnsi="Times New Roman" w:cs="Times New Roman"/>
          <w:lang w:val="en-CA"/>
        </w:rPr>
        <w:t>coefficient ± SE; medium crabs: 2.17 ± 0.22, p &lt; 0.001, large crabs: 2.60 ± 0.26, p &lt; 0.001</w:t>
      </w:r>
      <w:commentRangeEnd w:id="20"/>
      <w:r w:rsidR="005746D1" w:rsidRPr="005F1E8D">
        <w:rPr>
          <w:rStyle w:val="CommentReference"/>
          <w:rFonts w:ascii="Times New Roman" w:hAnsi="Times New Roman" w:cs="Times New Roman"/>
        </w:rPr>
        <w:commentReference w:id="20"/>
      </w:r>
      <w:commentRangeEnd w:id="21"/>
      <w:r w:rsidR="00682CDC" w:rsidRPr="005F1E8D">
        <w:rPr>
          <w:rStyle w:val="CommentReference"/>
          <w:rFonts w:ascii="Times New Roman" w:hAnsi="Times New Roman" w:cs="Times New Roman"/>
        </w:rPr>
        <w:commentReference w:id="21"/>
      </w:r>
      <w:r w:rsidR="005746D1" w:rsidRPr="005F1E8D">
        <w:rPr>
          <w:rFonts w:ascii="Times New Roman" w:hAnsi="Times New Roman" w:cs="Times New Roman"/>
          <w:lang w:val="en-CA"/>
        </w:rPr>
        <w:t xml:space="preserve">, </w:t>
      </w:r>
      <w:r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5</w:t>
      </w:r>
      <w:r w:rsidRPr="005F1E8D">
        <w:rPr>
          <w:rFonts w:ascii="Times New Roman" w:hAnsi="Times New Roman" w:cs="Times New Roman"/>
          <w:highlight w:val="green"/>
          <w:lang w:val="en-CA"/>
        </w:rPr>
        <w:t>b</w:t>
      </w:r>
      <w:r w:rsidRPr="005F1E8D">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43A4E39B" w14:textId="24146452" w:rsidR="00C05A5A" w:rsidRPr="00CD73AB" w:rsidRDefault="00034975" w:rsidP="00C05A5A">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3D7E0E50"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sidR="00CD73AB">
        <w:rPr>
          <w:rFonts w:ascii="Times New Roman" w:hAnsi="Times New Roman" w:cs="Times New Roman"/>
          <w:lang w:val="en-CA"/>
        </w:rPr>
        <w:t>Placeholder s</w:t>
      </w:r>
      <w:r>
        <w:rPr>
          <w:rFonts w:ascii="Times New Roman" w:hAnsi="Times New Roman" w:cs="Times New Roman"/>
          <w:lang w:val="en-CA"/>
        </w:rPr>
        <w:t>chematic for the kelp pee samples</w:t>
      </w:r>
      <w:r w:rsidR="00CD73AB">
        <w:rPr>
          <w:rFonts w:ascii="Times New Roman" w:hAnsi="Times New Roman" w:cs="Times New Roman"/>
          <w:lang w:val="en-CA"/>
        </w:rPr>
        <w:t>.</w:t>
      </w:r>
      <w:r w:rsidR="00A15663">
        <w:rPr>
          <w:rFonts w:ascii="Times New Roman" w:hAnsi="Times New Roman" w:cs="Times New Roman"/>
          <w:lang w:val="en-CA"/>
        </w:rPr>
        <w:t xml:space="preserve"> </w:t>
      </w:r>
      <w:r w:rsidR="00CD73AB">
        <w:rPr>
          <w:rFonts w:ascii="Times New Roman" w:hAnsi="Times New Roman" w:cs="Times New Roman"/>
          <w:lang w:val="en-CA"/>
        </w:rPr>
        <w:t>I w</w:t>
      </w:r>
      <w:r w:rsidR="00A15663">
        <w:rPr>
          <w:rFonts w:ascii="Times New Roman" w:hAnsi="Times New Roman" w:cs="Times New Roman"/>
          <w:lang w:val="en-CA"/>
        </w:rPr>
        <w:t>ill remake this!!!!!</w:t>
      </w:r>
    </w:p>
    <w:p w14:paraId="67D7AA6E" w14:textId="77777777" w:rsidR="00622296" w:rsidRDefault="00622296">
      <w:pPr>
        <w:rPr>
          <w:rFonts w:ascii="Times New Roman" w:hAnsi="Times New Roman" w:cs="Times New Roman"/>
          <w:lang w:val="en-CA"/>
        </w:rPr>
      </w:pPr>
    </w:p>
    <w:p w14:paraId="0548B46A" w14:textId="140A7A81" w:rsidR="00622296" w:rsidRDefault="00512CBD">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81446E2"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0E0C25">
        <w:rPr>
          <w:rFonts w:ascii="Times New Roman" w:hAnsi="Times New Roman" w:cs="Times New Roman"/>
          <w:lang w:val="en-CA"/>
        </w:rPr>
        <w:t xml:space="preserve">Among site model outputs. </w:t>
      </w:r>
    </w:p>
    <w:p w14:paraId="1208D86D" w14:textId="78639095" w:rsidR="00AB275A" w:rsidRDefault="00AB275A" w:rsidP="00C05A5A">
      <w:pPr>
        <w:rPr>
          <w:rFonts w:ascii="Times New Roman" w:hAnsi="Times New Roman" w:cs="Times New Roman"/>
          <w:lang w:val="en-CA"/>
        </w:rPr>
      </w:pPr>
    </w:p>
    <w:p w14:paraId="1EAE8CCE" w14:textId="75396188" w:rsidR="00AB275A" w:rsidRDefault="00AA2419" w:rsidP="00C05A5A">
      <w:pPr>
        <w:rPr>
          <w:rFonts w:ascii="Times New Roman" w:hAnsi="Times New Roman" w:cs="Times New Roman"/>
          <w:lang w:val="en-CA"/>
        </w:rPr>
      </w:pPr>
      <w:r>
        <w:rPr>
          <w:rFonts w:ascii="Times New Roman" w:hAnsi="Times New Roman" w:cs="Times New Roman"/>
          <w:b/>
          <w:noProof/>
          <w:lang w:val="en-CA"/>
        </w:rPr>
        <w:drawing>
          <wp:inline distT="0" distB="0" distL="0" distR="0" wp14:anchorId="355F93BF" wp14:editId="333433F6">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519ADFE1"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0E0C25">
        <w:rPr>
          <w:rFonts w:ascii="Times New Roman" w:hAnsi="Times New Roman" w:cs="Times New Roman"/>
          <w:lang w:val="en-CA"/>
        </w:rPr>
        <w:t xml:space="preserve">Within site </w:t>
      </w:r>
      <w:r>
        <w:rPr>
          <w:rFonts w:ascii="Times New Roman" w:hAnsi="Times New Roman" w:cs="Times New Roman"/>
          <w:lang w:val="en-CA"/>
        </w:rPr>
        <w:t>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7B346FAA"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1A550F8B" w:rsidR="0058230D" w:rsidRPr="00946EB9" w:rsidRDefault="00662F9B">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753D9252" wp14:editId="4C41F44E">
            <wp:extent cx="5943600" cy="3343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0E0C25">
        <w:rPr>
          <w:rFonts w:ascii="Times New Roman" w:hAnsi="Times New Roman" w:cs="Times New Roman"/>
          <w:lang w:val="en-CA"/>
        </w:rPr>
        <w:t>Within meters c</w:t>
      </w:r>
      <w:r w:rsidR="00946EB9">
        <w:rPr>
          <w:rFonts w:ascii="Times New Roman" w:hAnsi="Times New Roman" w:cs="Times New Roman"/>
          <w:lang w:val="en-CA"/>
        </w:rPr>
        <w:t>rab and cuk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Northside</w:t>
            </w:r>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1CA38751"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W w:w="9360" w:type="dxa"/>
        <w:tblLook w:val="04A0" w:firstRow="1" w:lastRow="0" w:firstColumn="1" w:lastColumn="0" w:noHBand="0" w:noVBand="1"/>
      </w:tblPr>
      <w:tblGrid>
        <w:gridCol w:w="1300"/>
        <w:gridCol w:w="2953"/>
        <w:gridCol w:w="2693"/>
        <w:gridCol w:w="2414"/>
      </w:tblGrid>
      <w:tr w:rsidR="0013326D" w:rsidRPr="004D42BB" w14:paraId="63CE2497" w14:textId="3AC9D7D6" w:rsidTr="0013326D">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13326D" w:rsidRPr="004D42BB" w:rsidRDefault="0013326D"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13326D" w:rsidRPr="004D42BB" w:rsidRDefault="0013326D"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13326D" w:rsidRPr="004D42BB" w:rsidRDefault="0013326D"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nil"/>
              <w:left w:val="single" w:sz="4" w:space="0" w:color="auto"/>
              <w:bottom w:val="single" w:sz="4" w:space="0" w:color="auto"/>
              <w:right w:val="nil"/>
            </w:tcBorders>
          </w:tcPr>
          <w:p w14:paraId="6C6A0AA0" w14:textId="1C0F355A" w:rsidR="0013326D" w:rsidRPr="004D42BB" w:rsidRDefault="0013326D" w:rsidP="004D42BB">
            <w:pPr>
              <w:jc w:val="cente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13326D">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top w:val="single" w:sz="4" w:space="0" w:color="auto"/>
              <w:left w:val="single" w:sz="4" w:space="0" w:color="auto"/>
              <w:bottom w:val="nil"/>
              <w:right w:val="nil"/>
            </w:tcBorders>
            <w:vAlign w:val="bottom"/>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13326D">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top w:val="nil"/>
              <w:left w:val="single" w:sz="4" w:space="0" w:color="auto"/>
              <w:bottom w:val="nil"/>
              <w:right w:val="nil"/>
            </w:tcBorders>
            <w:vAlign w:val="bottom"/>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13326D">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top w:val="nil"/>
              <w:left w:val="single" w:sz="4" w:space="0" w:color="auto"/>
              <w:bottom w:val="nil"/>
              <w:right w:val="nil"/>
            </w:tcBorders>
            <w:vAlign w:val="bottom"/>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13326D">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top w:val="nil"/>
              <w:left w:val="single" w:sz="4" w:space="0" w:color="auto"/>
              <w:bottom w:val="nil"/>
              <w:right w:val="nil"/>
            </w:tcBorders>
            <w:vAlign w:val="bottom"/>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13326D">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top w:val="nil"/>
              <w:left w:val="single" w:sz="4" w:space="0" w:color="auto"/>
              <w:bottom w:val="nil"/>
              <w:right w:val="nil"/>
            </w:tcBorders>
            <w:vAlign w:val="bottom"/>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13326D">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top w:val="nil"/>
              <w:left w:val="single" w:sz="4" w:space="0" w:color="auto"/>
              <w:bottom w:val="nil"/>
              <w:right w:val="nil"/>
            </w:tcBorders>
            <w:vAlign w:val="bottom"/>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13326D">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top w:val="nil"/>
              <w:left w:val="single" w:sz="4" w:space="0" w:color="auto"/>
              <w:bottom w:val="nil"/>
              <w:right w:val="nil"/>
            </w:tcBorders>
            <w:vAlign w:val="bottom"/>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13326D">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top w:val="nil"/>
              <w:left w:val="single" w:sz="4" w:space="0" w:color="auto"/>
              <w:bottom w:val="nil"/>
              <w:right w:val="nil"/>
            </w:tcBorders>
            <w:vAlign w:val="bottom"/>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13326D">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top w:val="nil"/>
              <w:left w:val="single" w:sz="4" w:space="0" w:color="auto"/>
              <w:bottom w:val="nil"/>
              <w:right w:val="nil"/>
            </w:tcBorders>
            <w:vAlign w:val="bottom"/>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13326D">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top w:val="nil"/>
              <w:left w:val="single" w:sz="4" w:space="0" w:color="auto"/>
              <w:bottom w:val="nil"/>
              <w:right w:val="nil"/>
            </w:tcBorders>
            <w:vAlign w:val="bottom"/>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13326D">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top w:val="nil"/>
              <w:left w:val="single" w:sz="4" w:space="0" w:color="auto"/>
              <w:bottom w:val="nil"/>
              <w:right w:val="nil"/>
            </w:tcBorders>
            <w:vAlign w:val="bottom"/>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13326D">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top w:val="nil"/>
              <w:left w:val="single" w:sz="4" w:space="0" w:color="auto"/>
              <w:bottom w:val="nil"/>
              <w:right w:val="nil"/>
            </w:tcBorders>
            <w:vAlign w:val="bottom"/>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13326D">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top w:val="nil"/>
              <w:left w:val="single" w:sz="4" w:space="0" w:color="auto"/>
              <w:bottom w:val="nil"/>
              <w:right w:val="nil"/>
            </w:tcBorders>
            <w:vAlign w:val="bottom"/>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13326D">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top w:val="nil"/>
              <w:left w:val="single" w:sz="4" w:space="0" w:color="auto"/>
              <w:bottom w:val="nil"/>
              <w:right w:val="nil"/>
            </w:tcBorders>
            <w:vAlign w:val="bottom"/>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13326D">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top w:val="nil"/>
              <w:left w:val="single" w:sz="4" w:space="0" w:color="auto"/>
              <w:bottom w:val="nil"/>
              <w:right w:val="nil"/>
            </w:tcBorders>
            <w:vAlign w:val="bottom"/>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13326D">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nil"/>
              <w:left w:val="single" w:sz="4" w:space="0" w:color="auto"/>
              <w:bottom w:val="nil"/>
              <w:right w:val="nil"/>
            </w:tcBorders>
            <w:vAlign w:val="bottom"/>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7C273535" w14:textId="1FF607E8" w:rsidR="000358C8" w:rsidRDefault="000358C8">
      <w:pPr>
        <w:rPr>
          <w:rFonts w:ascii="Times New Roman" w:hAnsi="Times New Roman" w:cs="Times New Roman"/>
          <w:lang w:val="en-CA"/>
        </w:rPr>
      </w:pPr>
      <w:r>
        <w:rPr>
          <w:rFonts w:ascii="Times New Roman" w:hAnsi="Times New Roman" w:cs="Times New Roman"/>
          <w:lang w:val="en-CA"/>
        </w:rPr>
        <w:br w:type="page"/>
      </w:r>
    </w:p>
    <w:p w14:paraId="527C2986" w14:textId="29725E2F" w:rsidR="00E83D6E" w:rsidRDefault="009341AA" w:rsidP="00B177C3">
      <w:pPr>
        <w:spacing w:line="480" w:lineRule="auto"/>
        <w:rPr>
          <w:rFonts w:ascii="Times New Roman" w:hAnsi="Times New Roman" w:cs="Times New Roman"/>
        </w:rPr>
      </w:pPr>
      <w:r w:rsidRPr="00E83D6E">
        <w:rPr>
          <w:rFonts w:ascii="Times New Roman" w:hAnsi="Times New Roman" w:cs="Times New Roman"/>
          <w:b/>
          <w:lang w:val="en-CA"/>
        </w:rPr>
        <w:lastRenderedPageBreak/>
        <w:t xml:space="preserve">Table </w:t>
      </w:r>
      <w:r w:rsidR="0017314E" w:rsidRPr="00E83D6E">
        <w:rPr>
          <w:rFonts w:ascii="Times New Roman" w:hAnsi="Times New Roman" w:cs="Times New Roman"/>
          <w:b/>
          <w:lang w:val="en-CA"/>
        </w:rPr>
        <w:t>3</w:t>
      </w:r>
      <w:r>
        <w:rPr>
          <w:rFonts w:ascii="Times New Roman" w:hAnsi="Times New Roman" w:cs="Times New Roman"/>
          <w:lang w:val="en-CA"/>
        </w:rPr>
        <w:t>.</w:t>
      </w:r>
      <w:r w:rsidR="00E83D6E">
        <w:rPr>
          <w:rFonts w:ascii="Times New Roman" w:hAnsi="Times New Roman" w:cs="Times New Roman"/>
        </w:rPr>
        <w:t xml:space="preserve"> </w:t>
      </w:r>
      <w:r w:rsidR="00E83D6E">
        <w:rPr>
          <w:rFonts w:ascii="Times New Roman" w:hAnsi="Times New Roman" w:cs="Times New Roman"/>
        </w:rPr>
        <w:t xml:space="preserve">Akaike’s Information Criterion (AIC) values calculated for each model of </w:t>
      </w:r>
      <w:r w:rsidR="00E83D6E">
        <w:rPr>
          <w:rFonts w:ascii="Times New Roman" w:hAnsi="Times New Roman" w:cs="Times New Roman"/>
        </w:rPr>
        <w:t xml:space="preserve">ammonium concentration </w:t>
      </w:r>
      <w:r w:rsidR="00E83D6E">
        <w:rPr>
          <w:rFonts w:ascii="Times New Roman" w:hAnsi="Times New Roman" w:cs="Times New Roman"/>
        </w:rPr>
        <w:t xml:space="preserve">in relation to </w:t>
      </w:r>
      <w:r w:rsidR="00E83D6E">
        <w:rPr>
          <w:rFonts w:ascii="Times New Roman" w:hAnsi="Times New Roman" w:cs="Times New Roman"/>
        </w:rPr>
        <w:t>animal abundance</w:t>
      </w:r>
      <w:r w:rsidR="00E83D6E">
        <w:rPr>
          <w:rFonts w:ascii="Times New Roman" w:hAnsi="Times New Roman" w:cs="Times New Roman"/>
        </w:rPr>
        <w:t xml:space="preserve"> (</w:t>
      </w:r>
      <w:r w:rsidR="00E83D6E">
        <w:rPr>
          <w:rFonts w:ascii="Times New Roman" w:hAnsi="Times New Roman" w:cs="Times New Roman"/>
        </w:rPr>
        <w:t>AA</w:t>
      </w:r>
      <w:r w:rsidR="00E83D6E">
        <w:rPr>
          <w:rFonts w:ascii="Times New Roman" w:hAnsi="Times New Roman" w:cs="Times New Roman"/>
        </w:rPr>
        <w:t xml:space="preserve">) or </w:t>
      </w:r>
      <w:r w:rsidR="00E83D6E">
        <w:rPr>
          <w:rFonts w:ascii="Times New Roman" w:hAnsi="Times New Roman" w:cs="Times New Roman"/>
        </w:rPr>
        <w:t>animal biomass</w:t>
      </w:r>
      <w:r w:rsidR="00E83D6E">
        <w:rPr>
          <w:rFonts w:ascii="Times New Roman" w:hAnsi="Times New Roman" w:cs="Times New Roman"/>
        </w:rPr>
        <w:t xml:space="preserve"> (</w:t>
      </w:r>
      <w:r w:rsidR="00E83D6E">
        <w:rPr>
          <w:rFonts w:ascii="Times New Roman" w:hAnsi="Times New Roman" w:cs="Times New Roman"/>
        </w:rPr>
        <w:t>AB</w:t>
      </w:r>
      <w:r w:rsidR="00E83D6E">
        <w:rPr>
          <w:rFonts w:ascii="Times New Roman" w:hAnsi="Times New Roman" w:cs="Times New Roman"/>
        </w:rPr>
        <w:t>)</w:t>
      </w:r>
      <w:r w:rsidR="00E83D6E">
        <w:rPr>
          <w:rFonts w:ascii="Times New Roman" w:hAnsi="Times New Roman" w:cs="Times New Roman"/>
        </w:rPr>
        <w:t>,</w:t>
      </w:r>
      <w:r w:rsidR="00E83D6E">
        <w:rPr>
          <w:rFonts w:ascii="Times New Roman" w:hAnsi="Times New Roman" w:cs="Times New Roman"/>
        </w:rPr>
        <w:t xml:space="preserve"> </w:t>
      </w:r>
      <w:r w:rsidR="00E83D6E">
        <w:rPr>
          <w:rFonts w:ascii="Times New Roman" w:hAnsi="Times New Roman" w:cs="Times New Roman"/>
        </w:rPr>
        <w:t xml:space="preserve">Shannon diversity (SHD) or Simpson diversity (SID), </w:t>
      </w:r>
      <w:r w:rsidR="00A15B36">
        <w:rPr>
          <w:rFonts w:ascii="Times New Roman" w:hAnsi="Times New Roman" w:cs="Times New Roman"/>
        </w:rPr>
        <w:t xml:space="preserve">tide exchange rate (T), </w:t>
      </w:r>
      <w:r w:rsidR="00E83D6E">
        <w:rPr>
          <w:rFonts w:ascii="Times New Roman" w:hAnsi="Times New Roman" w:cs="Times New Roman"/>
        </w:rPr>
        <w:t>depth (D)</w:t>
      </w:r>
      <w:r w:rsidR="00E83D6E">
        <w:rPr>
          <w:rFonts w:ascii="Times New Roman" w:hAnsi="Times New Roman" w:cs="Times New Roman"/>
        </w:rPr>
        <w:t>, and an interaction term. RE = random effect</w:t>
      </w:r>
      <w:r w:rsidR="00E83D6E">
        <w:rPr>
          <w:rFonts w:ascii="Times New Roman" w:hAnsi="Times New Roman" w:cs="Times New Roman"/>
        </w:rPr>
        <w:t xml:space="preserve"> of both site and year</w:t>
      </w:r>
      <w:r w:rsidR="00E83D6E">
        <w:rPr>
          <w:rFonts w:ascii="Times New Roman" w:hAnsi="Times New Roman" w:cs="Times New Roman"/>
        </w:rPr>
        <w:t xml:space="preserve">. </w:t>
      </w:r>
      <w:proofErr w:type="spellStart"/>
      <w:r w:rsidR="00B177C3">
        <w:rPr>
          <w:rFonts w:ascii="Times New Roman" w:hAnsi="Times New Roman" w:cs="Times New Roman"/>
        </w:rPr>
        <w:t>df</w:t>
      </w:r>
      <w:proofErr w:type="spellEnd"/>
      <w:r w:rsidR="00E83D6E">
        <w:rPr>
          <w:rFonts w:ascii="Times New Roman" w:hAnsi="Times New Roman" w:cs="Times New Roman"/>
        </w:rPr>
        <w:t xml:space="preserve"> is the </w:t>
      </w:r>
      <w:r w:rsidR="00B177C3">
        <w:rPr>
          <w:rFonts w:ascii="Times New Roman" w:hAnsi="Times New Roman" w:cs="Times New Roman"/>
        </w:rPr>
        <w:t>degrees of freedom</w:t>
      </w:r>
      <w:r w:rsidR="00E83D6E">
        <w:rPr>
          <w:rFonts w:ascii="Times New Roman" w:hAnsi="Times New Roman" w:cs="Times New Roman"/>
        </w:rPr>
        <w:t xml:space="preserve"> in the model. The model with the lowest AIC score is the “best” model; </w:t>
      </w:r>
      <w:r w:rsidR="00E83D6E" w:rsidRPr="00D504C4">
        <w:rPr>
          <w:rFonts w:ascii="Times New Roman" w:hAnsi="Times New Roman" w:cs="Times New Roman"/>
        </w:rPr>
        <w:t>Δ</w:t>
      </w:r>
      <w:r w:rsidR="00E83D6E">
        <w:rPr>
          <w:rFonts w:ascii="Times New Roman" w:hAnsi="Times New Roman" w:cs="Times New Roman"/>
        </w:rPr>
        <w:t xml:space="preserve">AIC is the difference in AIC score between a given model and the “best” model; AIC weight </w:t>
      </w:r>
      <w:r w:rsidR="00E83D6E" w:rsidRPr="00CE6557">
        <w:rPr>
          <w:rFonts w:ascii="Times New Roman" w:hAnsi="Times New Roman" w:cs="Times New Roman"/>
        </w:rPr>
        <w:t>represent</w:t>
      </w:r>
      <w:r w:rsidR="00E83D6E">
        <w:rPr>
          <w:rFonts w:ascii="Times New Roman" w:hAnsi="Times New Roman" w:cs="Times New Roman"/>
        </w:rPr>
        <w:t>s</w:t>
      </w:r>
      <w:r w:rsidR="00E83D6E" w:rsidRPr="00CE6557">
        <w:rPr>
          <w:rFonts w:ascii="Times New Roman" w:hAnsi="Times New Roman" w:cs="Times New Roman"/>
        </w:rPr>
        <w:t xml:space="preserve"> the </w:t>
      </w:r>
      <w:r w:rsidR="00E83D6E">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B177C3" w:rsidRPr="00780FBD" w14:paraId="3419FC93" w14:textId="77777777" w:rsidTr="00A1218C">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7B1479D1" w14:textId="16AFAC70" w:rsidR="00B177C3" w:rsidRPr="00780FBD" w:rsidDel="006534E2" w:rsidRDefault="00A15B36" w:rsidP="00A1218C">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5B9253DD" w14:textId="2AECD8FC" w:rsidR="00B177C3" w:rsidRPr="00780FBD" w:rsidRDefault="00B177C3" w:rsidP="00A1218C">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17A838C1" w14:textId="77777777" w:rsidR="00B177C3" w:rsidRPr="00780FBD" w:rsidRDefault="00B177C3" w:rsidP="00A1218C">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2B95F412" w14:textId="77777777" w:rsidR="00B177C3" w:rsidRPr="00780FBD" w:rsidRDefault="00B177C3" w:rsidP="00A1218C">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32C1139B" w14:textId="77777777" w:rsidR="00B177C3" w:rsidRPr="00780FBD" w:rsidRDefault="00B177C3" w:rsidP="00A1218C">
            <w:pPr>
              <w:spacing w:line="360" w:lineRule="auto"/>
              <w:rPr>
                <w:rFonts w:ascii="Times New Roman" w:hAnsi="Times New Roman" w:cs="Times New Roman"/>
                <w:b/>
              </w:rPr>
            </w:pPr>
            <w:r w:rsidRPr="00780FBD">
              <w:rPr>
                <w:rFonts w:ascii="Times New Roman" w:hAnsi="Times New Roman" w:cs="Times New Roman"/>
                <w:b/>
              </w:rPr>
              <w:t>AIC weight</w:t>
            </w:r>
          </w:p>
        </w:tc>
      </w:tr>
      <w:tr w:rsidR="00B177C3" w14:paraId="43B3B1E4" w14:textId="77777777" w:rsidTr="0078080E">
        <w:tc>
          <w:tcPr>
            <w:tcW w:w="3686" w:type="dxa"/>
            <w:tcBorders>
              <w:right w:val="nil"/>
            </w:tcBorders>
          </w:tcPr>
          <w:p w14:paraId="63FB5004" w14:textId="46701427" w:rsidR="00B177C3" w:rsidRDefault="00B177C3" w:rsidP="00B177C3">
            <w:pPr>
              <w:spacing w:line="360" w:lineRule="auto"/>
              <w:jc w:val="center"/>
              <w:rPr>
                <w:rFonts w:ascii="Times New Roman" w:hAnsi="Times New Roman" w:cs="Times New Roman"/>
              </w:rPr>
            </w:pPr>
            <w:r>
              <w:rPr>
                <w:rFonts w:ascii="Times New Roman" w:hAnsi="Times New Roman" w:cs="Times New Roman"/>
              </w:rPr>
              <w:t>AA + SHD +</w:t>
            </w:r>
            <w:r w:rsidR="00A15B36">
              <w:rPr>
                <w:rFonts w:ascii="Times New Roman" w:hAnsi="Times New Roman" w:cs="Times New Roman"/>
              </w:rPr>
              <w:t xml:space="preserve"> T +</w:t>
            </w:r>
            <w:r>
              <w:rPr>
                <w:rFonts w:ascii="Times New Roman" w:hAnsi="Times New Roman" w:cs="Times New Roman"/>
              </w:rPr>
              <w:t xml:space="preserve">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B39A7A2" w14:textId="0FCEEA9F"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2DE0C732" w14:textId="2665F1C8"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6.37</w:t>
            </w:r>
          </w:p>
        </w:tc>
        <w:tc>
          <w:tcPr>
            <w:tcW w:w="1560" w:type="dxa"/>
            <w:tcBorders>
              <w:left w:val="nil"/>
              <w:right w:val="nil"/>
            </w:tcBorders>
            <w:vAlign w:val="bottom"/>
          </w:tcPr>
          <w:p w14:paraId="23469EBC" w14:textId="09C37FFD"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67445668" w14:textId="413F19EE"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47</w:t>
            </w:r>
          </w:p>
        </w:tc>
      </w:tr>
      <w:tr w:rsidR="00B177C3" w14:paraId="14A9F594" w14:textId="77777777" w:rsidTr="0078080E">
        <w:tc>
          <w:tcPr>
            <w:tcW w:w="3686" w:type="dxa"/>
            <w:tcBorders>
              <w:right w:val="nil"/>
            </w:tcBorders>
          </w:tcPr>
          <w:p w14:paraId="5FBC570F" w14:textId="04A68C22" w:rsidR="00B177C3" w:rsidRDefault="00B177C3" w:rsidP="00B177C3">
            <w:pPr>
              <w:spacing w:line="360" w:lineRule="auto"/>
              <w:jc w:val="center"/>
              <w:rPr>
                <w:rFonts w:ascii="Times New Roman" w:hAnsi="Times New Roman" w:cs="Times New Roman"/>
              </w:rPr>
            </w:pPr>
            <w:r>
              <w:rPr>
                <w:rFonts w:ascii="Times New Roman" w:hAnsi="Times New Roman" w:cs="Times New Roman"/>
              </w:rPr>
              <w:t xml:space="preserve">AA + SID </w:t>
            </w:r>
            <w:r w:rsidR="00A15B36">
              <w:rPr>
                <w:rFonts w:ascii="Times New Roman" w:hAnsi="Times New Roman" w:cs="Times New Roman"/>
              </w:rPr>
              <w:t xml:space="preserve">+ T </w:t>
            </w:r>
            <w:r>
              <w:rPr>
                <w:rFonts w:ascii="Times New Roman" w:hAnsi="Times New Roman" w:cs="Times New Roman"/>
              </w:rPr>
              <w:t xml:space="preserve">+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5764D57B" w14:textId="13B578BE"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525EB343" w14:textId="12C11C61"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6.50</w:t>
            </w:r>
          </w:p>
        </w:tc>
        <w:tc>
          <w:tcPr>
            <w:tcW w:w="1560" w:type="dxa"/>
            <w:tcBorders>
              <w:left w:val="nil"/>
              <w:right w:val="nil"/>
            </w:tcBorders>
            <w:vAlign w:val="bottom"/>
          </w:tcPr>
          <w:p w14:paraId="160FFA8B" w14:textId="2F87B769"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13</w:t>
            </w:r>
          </w:p>
        </w:tc>
        <w:tc>
          <w:tcPr>
            <w:tcW w:w="1701" w:type="dxa"/>
            <w:tcBorders>
              <w:left w:val="nil"/>
            </w:tcBorders>
            <w:vAlign w:val="bottom"/>
          </w:tcPr>
          <w:p w14:paraId="7E0B5ADE" w14:textId="3DE0F64A" w:rsidR="00B177C3" w:rsidRPr="00A87CDD"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44</w:t>
            </w:r>
          </w:p>
        </w:tc>
      </w:tr>
      <w:tr w:rsidR="00B177C3" w14:paraId="24AB06B9" w14:textId="77777777" w:rsidTr="0078080E">
        <w:tc>
          <w:tcPr>
            <w:tcW w:w="3686" w:type="dxa"/>
            <w:tcBorders>
              <w:bottom w:val="single" w:sz="6" w:space="0" w:color="F2F2F2"/>
              <w:right w:val="nil"/>
            </w:tcBorders>
          </w:tcPr>
          <w:p w14:paraId="573EFD37" w14:textId="4CB39DB7" w:rsidR="00B177C3" w:rsidRDefault="00B177C3" w:rsidP="00B177C3">
            <w:pPr>
              <w:spacing w:line="360" w:lineRule="auto"/>
              <w:jc w:val="center"/>
              <w:rPr>
                <w:rFonts w:ascii="Times New Roman" w:hAnsi="Times New Roman" w:cs="Times New Roman"/>
              </w:rPr>
            </w:pPr>
            <w:r>
              <w:rPr>
                <w:rFonts w:ascii="Times New Roman" w:hAnsi="Times New Roman" w:cs="Times New Roman"/>
              </w:rPr>
              <w:t>AB + SHD</w:t>
            </w:r>
            <w:r w:rsidR="00A15B36">
              <w:rPr>
                <w:rFonts w:ascii="Times New Roman" w:hAnsi="Times New Roman" w:cs="Times New Roman"/>
              </w:rPr>
              <w:t xml:space="preserve"> </w:t>
            </w:r>
            <w:r w:rsidR="00A15B36">
              <w:rPr>
                <w:rFonts w:ascii="Times New Roman" w:hAnsi="Times New Roman" w:cs="Times New Roman"/>
              </w:rPr>
              <w:t>+ T</w:t>
            </w:r>
            <w:r>
              <w:rPr>
                <w:rFonts w:ascii="Times New Roman" w:hAnsi="Times New Roman" w:cs="Times New Roman"/>
              </w:rPr>
              <w:t xml:space="preserve">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268507A4" w14:textId="09763EA8"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5882DE31" w14:textId="113E2C3B"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50.85</w:t>
            </w:r>
          </w:p>
        </w:tc>
        <w:tc>
          <w:tcPr>
            <w:tcW w:w="1560" w:type="dxa"/>
            <w:tcBorders>
              <w:left w:val="nil"/>
              <w:bottom w:val="single" w:sz="6" w:space="0" w:color="F2F2F2"/>
              <w:right w:val="nil"/>
            </w:tcBorders>
            <w:vAlign w:val="bottom"/>
          </w:tcPr>
          <w:p w14:paraId="2F92DFCF" w14:textId="6AFED0F7"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49</w:t>
            </w:r>
          </w:p>
        </w:tc>
        <w:tc>
          <w:tcPr>
            <w:tcW w:w="1701" w:type="dxa"/>
            <w:tcBorders>
              <w:left w:val="nil"/>
              <w:bottom w:val="single" w:sz="6" w:space="0" w:color="F2F2F2"/>
            </w:tcBorders>
            <w:vAlign w:val="bottom"/>
          </w:tcPr>
          <w:p w14:paraId="30A0D228" w14:textId="3A0D4DF8" w:rsidR="00B177C3" w:rsidRPr="00A87CDD"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r w:rsidR="00B177C3" w14:paraId="72E89A87" w14:textId="77777777" w:rsidTr="0078080E">
        <w:tc>
          <w:tcPr>
            <w:tcW w:w="3686" w:type="dxa"/>
            <w:tcBorders>
              <w:top w:val="single" w:sz="6" w:space="0" w:color="F2F2F2"/>
              <w:bottom w:val="single" w:sz="4" w:space="0" w:color="auto"/>
              <w:right w:val="nil"/>
            </w:tcBorders>
          </w:tcPr>
          <w:p w14:paraId="502DB7E7" w14:textId="21B6511F" w:rsidR="00B177C3" w:rsidRDefault="00B177C3" w:rsidP="00B177C3">
            <w:pPr>
              <w:spacing w:line="360" w:lineRule="auto"/>
              <w:jc w:val="center"/>
              <w:rPr>
                <w:rFonts w:ascii="Times New Roman" w:hAnsi="Times New Roman" w:cs="Times New Roman"/>
              </w:rPr>
            </w:pPr>
            <w:r>
              <w:rPr>
                <w:rFonts w:ascii="Times New Roman" w:hAnsi="Times New Roman" w:cs="Times New Roman"/>
              </w:rPr>
              <w:t>AB + SID</w:t>
            </w:r>
            <w:r w:rsidR="00A15B36">
              <w:rPr>
                <w:rFonts w:ascii="Times New Roman" w:hAnsi="Times New Roman" w:cs="Times New Roman"/>
              </w:rPr>
              <w:t xml:space="preserve"> </w:t>
            </w:r>
            <w:r w:rsidR="00A15B36">
              <w:rPr>
                <w:rFonts w:ascii="Times New Roman" w:hAnsi="Times New Roman" w:cs="Times New Roman"/>
              </w:rPr>
              <w:t>+ T</w:t>
            </w:r>
            <w:r>
              <w:rPr>
                <w:rFonts w:ascii="Times New Roman" w:hAnsi="Times New Roman" w:cs="Times New Roman"/>
              </w:rPr>
              <w:t xml:space="preserve">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04F50AD0" w14:textId="15ED61D2"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47AC84A2" w14:textId="5F81F0C8"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50.94</w:t>
            </w:r>
          </w:p>
        </w:tc>
        <w:tc>
          <w:tcPr>
            <w:tcW w:w="1560" w:type="dxa"/>
            <w:tcBorders>
              <w:top w:val="single" w:sz="6" w:space="0" w:color="F2F2F2"/>
              <w:left w:val="nil"/>
              <w:bottom w:val="single" w:sz="4" w:space="0" w:color="auto"/>
              <w:right w:val="nil"/>
            </w:tcBorders>
            <w:vAlign w:val="bottom"/>
          </w:tcPr>
          <w:p w14:paraId="40692819" w14:textId="52F53271"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57</w:t>
            </w:r>
          </w:p>
        </w:tc>
        <w:tc>
          <w:tcPr>
            <w:tcW w:w="1701" w:type="dxa"/>
            <w:tcBorders>
              <w:top w:val="single" w:sz="6" w:space="0" w:color="F2F2F2"/>
              <w:left w:val="nil"/>
              <w:bottom w:val="single" w:sz="4" w:space="0" w:color="auto"/>
            </w:tcBorders>
            <w:vAlign w:val="bottom"/>
          </w:tcPr>
          <w:p w14:paraId="1D341A7B" w14:textId="58B15465" w:rsidR="00B177C3" w:rsidRPr="00A87CDD"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bl>
    <w:p w14:paraId="3419BFB3" w14:textId="77777777" w:rsidR="0017314E" w:rsidRDefault="0017314E" w:rsidP="00EB3BC7">
      <w:pPr>
        <w:spacing w:line="480" w:lineRule="auto"/>
        <w:rPr>
          <w:rFonts w:ascii="Times New Roman" w:hAnsi="Times New Roman" w:cs="Times New Roman"/>
          <w:lang w:val="en-CA"/>
        </w:rPr>
      </w:pPr>
    </w:p>
    <w:p w14:paraId="266884CB" w14:textId="77777777" w:rsidR="00A15B36" w:rsidRDefault="00A15B36">
      <w:pPr>
        <w:rPr>
          <w:rFonts w:ascii="Times New Roman" w:hAnsi="Times New Roman" w:cs="Times New Roman"/>
          <w:b/>
          <w:lang w:val="en-CA"/>
        </w:rPr>
      </w:pPr>
      <w:r>
        <w:rPr>
          <w:rFonts w:ascii="Times New Roman" w:hAnsi="Times New Roman" w:cs="Times New Roman"/>
          <w:b/>
          <w:lang w:val="en-CA"/>
        </w:rPr>
        <w:br w:type="page"/>
      </w:r>
    </w:p>
    <w:p w14:paraId="65626077" w14:textId="67BBAD2D" w:rsidR="00A9541C" w:rsidRDefault="009341AA" w:rsidP="00A9541C">
      <w:pPr>
        <w:spacing w:line="480" w:lineRule="auto"/>
        <w:rPr>
          <w:rFonts w:ascii="Times New Roman" w:hAnsi="Times New Roman" w:cs="Times New Roman"/>
        </w:rPr>
      </w:pPr>
      <w:commentRangeStart w:id="22"/>
      <w:r w:rsidRPr="00A15B36">
        <w:rPr>
          <w:rFonts w:ascii="Times New Roman" w:hAnsi="Times New Roman" w:cs="Times New Roman"/>
          <w:b/>
          <w:lang w:val="en-CA"/>
        </w:rPr>
        <w:lastRenderedPageBreak/>
        <w:t xml:space="preserve">Table </w:t>
      </w:r>
      <w:commentRangeEnd w:id="22"/>
      <w:r w:rsidR="00A15B36">
        <w:rPr>
          <w:rStyle w:val="CommentReference"/>
        </w:rPr>
        <w:commentReference w:id="22"/>
      </w:r>
      <w:r w:rsidR="0017314E" w:rsidRPr="00A15B36">
        <w:rPr>
          <w:rFonts w:ascii="Times New Roman" w:hAnsi="Times New Roman" w:cs="Times New Roman"/>
          <w:b/>
          <w:lang w:val="en-CA"/>
        </w:rPr>
        <w:t>4</w:t>
      </w:r>
      <w:r>
        <w:rPr>
          <w:rFonts w:ascii="Times New Roman" w:hAnsi="Times New Roman" w:cs="Times New Roman"/>
          <w:lang w:val="en-CA"/>
        </w:rPr>
        <w:t xml:space="preserve">. </w:t>
      </w:r>
      <w:r w:rsidR="00A9541C">
        <w:rPr>
          <w:rFonts w:ascii="Times New Roman" w:hAnsi="Times New Roman" w:cs="Times New Roman"/>
        </w:rPr>
        <w:t xml:space="preserve">Akaike’s Information Criterion (AIC) values calculated for each model of </w:t>
      </w:r>
      <w:r w:rsidR="00A9541C">
        <w:rPr>
          <w:rFonts w:ascii="Times New Roman" w:hAnsi="Times New Roman" w:cs="Times New Roman"/>
        </w:rPr>
        <w:t xml:space="preserve">delta </w:t>
      </w:r>
      <w:r w:rsidR="00A9541C">
        <w:rPr>
          <w:rFonts w:ascii="Times New Roman" w:hAnsi="Times New Roman" w:cs="Times New Roman"/>
        </w:rPr>
        <w:t xml:space="preserve">ammonium concentration in </w:t>
      </w:r>
      <w:r w:rsidR="00A9541C">
        <w:rPr>
          <w:rFonts w:ascii="Times New Roman" w:hAnsi="Times New Roman" w:cs="Times New Roman"/>
        </w:rPr>
        <w:t>vs outside kelp forests in relation</w:t>
      </w:r>
      <w:r w:rsidR="00A9541C">
        <w:rPr>
          <w:rFonts w:ascii="Times New Roman" w:hAnsi="Times New Roman" w:cs="Times New Roman"/>
        </w:rPr>
        <w:t xml:space="preserve"> to animal abundance (AA) or animal biomass (AB), Shannon diversity (SHD) or Simpson diversity (SID), </w:t>
      </w:r>
      <w:r w:rsidR="00A15B36">
        <w:rPr>
          <w:rFonts w:ascii="Times New Roman" w:hAnsi="Times New Roman" w:cs="Times New Roman"/>
        </w:rPr>
        <w:t xml:space="preserve">kelp species (KS), kelp biomass (KB), </w:t>
      </w:r>
      <w:r w:rsidR="00A15B36">
        <w:rPr>
          <w:rFonts w:ascii="Times New Roman" w:hAnsi="Times New Roman" w:cs="Times New Roman"/>
        </w:rPr>
        <w:t xml:space="preserve">tide exchange rate (T), </w:t>
      </w:r>
      <w:r w:rsidR="00A9541C">
        <w:rPr>
          <w:rFonts w:ascii="Times New Roman" w:hAnsi="Times New Roman" w:cs="Times New Roman"/>
        </w:rPr>
        <w:t xml:space="preserve">depth (D), and </w:t>
      </w:r>
      <w:r w:rsidR="00A15B36">
        <w:rPr>
          <w:rFonts w:ascii="Times New Roman" w:hAnsi="Times New Roman" w:cs="Times New Roman"/>
        </w:rPr>
        <w:t>three</w:t>
      </w:r>
      <w:r w:rsidR="00A9541C">
        <w:rPr>
          <w:rFonts w:ascii="Times New Roman" w:hAnsi="Times New Roman" w:cs="Times New Roman"/>
        </w:rPr>
        <w:t xml:space="preserve"> interaction term</w:t>
      </w:r>
      <w:r w:rsidR="00A15B36">
        <w:rPr>
          <w:rFonts w:ascii="Times New Roman" w:hAnsi="Times New Roman" w:cs="Times New Roman"/>
        </w:rPr>
        <w:t>s</w:t>
      </w:r>
      <w:r w:rsidR="00A9541C">
        <w:rPr>
          <w:rFonts w:ascii="Times New Roman" w:hAnsi="Times New Roman" w:cs="Times New Roman"/>
        </w:rPr>
        <w:t xml:space="preserve">. RE = random effect site. </w:t>
      </w:r>
      <w:proofErr w:type="spellStart"/>
      <w:r w:rsidR="00A9541C">
        <w:rPr>
          <w:rFonts w:ascii="Times New Roman" w:hAnsi="Times New Roman" w:cs="Times New Roman"/>
        </w:rPr>
        <w:t>df</w:t>
      </w:r>
      <w:proofErr w:type="spellEnd"/>
      <w:r w:rsidR="00A9541C">
        <w:rPr>
          <w:rFonts w:ascii="Times New Roman" w:hAnsi="Times New Roman" w:cs="Times New Roman"/>
        </w:rPr>
        <w:t xml:space="preserve"> is the degrees of freedom in the model. The model with the lowest AIC score is the “best” model; </w:t>
      </w:r>
      <w:r w:rsidR="00A9541C" w:rsidRPr="00D504C4">
        <w:rPr>
          <w:rFonts w:ascii="Times New Roman" w:hAnsi="Times New Roman" w:cs="Times New Roman"/>
        </w:rPr>
        <w:t>Δ</w:t>
      </w:r>
      <w:r w:rsidR="00A9541C">
        <w:rPr>
          <w:rFonts w:ascii="Times New Roman" w:hAnsi="Times New Roman" w:cs="Times New Roman"/>
        </w:rPr>
        <w:t xml:space="preserve">AIC is the difference in AIC score between a given model and the “best” model; AIC weight </w:t>
      </w:r>
      <w:r w:rsidR="00A9541C" w:rsidRPr="00CE6557">
        <w:rPr>
          <w:rFonts w:ascii="Times New Roman" w:hAnsi="Times New Roman" w:cs="Times New Roman"/>
        </w:rPr>
        <w:t>represent</w:t>
      </w:r>
      <w:r w:rsidR="00A9541C">
        <w:rPr>
          <w:rFonts w:ascii="Times New Roman" w:hAnsi="Times New Roman" w:cs="Times New Roman"/>
        </w:rPr>
        <w:t>s</w:t>
      </w:r>
      <w:r w:rsidR="00A9541C" w:rsidRPr="00CE6557">
        <w:rPr>
          <w:rFonts w:ascii="Times New Roman" w:hAnsi="Times New Roman" w:cs="Times New Roman"/>
        </w:rPr>
        <w:t xml:space="preserve"> the </w:t>
      </w:r>
      <w:r w:rsidR="00A9541C">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A15B36" w:rsidRPr="00780FBD" w14:paraId="5FFECEB7" w14:textId="77777777" w:rsidTr="00A15B36">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2EC205F7" w14:textId="60C6E1FD" w:rsidR="00A9541C" w:rsidRPr="00780FBD" w:rsidDel="006534E2" w:rsidRDefault="00A15B36" w:rsidP="00A15B36">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646BAC18" w14:textId="77777777" w:rsidR="00A9541C" w:rsidRPr="00780FBD" w:rsidRDefault="00A9541C" w:rsidP="00A15B36">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11B60CFB" w14:textId="77777777" w:rsidR="00A9541C" w:rsidRPr="00780FBD" w:rsidRDefault="00A9541C" w:rsidP="00A15B36">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101CC11E" w14:textId="77777777" w:rsidR="00A9541C" w:rsidRPr="00780FBD" w:rsidRDefault="00A9541C" w:rsidP="00A15B36">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A295DC3" w14:textId="77777777" w:rsidR="00A9541C" w:rsidRPr="00780FBD" w:rsidRDefault="00A9541C" w:rsidP="00A15B36">
            <w:pPr>
              <w:spacing w:line="360" w:lineRule="auto"/>
              <w:rPr>
                <w:rFonts w:ascii="Times New Roman" w:hAnsi="Times New Roman" w:cs="Times New Roman"/>
                <w:b/>
              </w:rPr>
            </w:pPr>
            <w:r w:rsidRPr="00780FBD">
              <w:rPr>
                <w:rFonts w:ascii="Times New Roman" w:hAnsi="Times New Roman" w:cs="Times New Roman"/>
                <w:b/>
              </w:rPr>
              <w:t>AIC weight</w:t>
            </w:r>
          </w:p>
        </w:tc>
      </w:tr>
      <w:tr w:rsidR="00A15B36" w14:paraId="3A940184" w14:textId="77777777" w:rsidTr="00A15B36">
        <w:tc>
          <w:tcPr>
            <w:tcW w:w="6671" w:type="dxa"/>
            <w:tcBorders>
              <w:right w:val="nil"/>
            </w:tcBorders>
          </w:tcPr>
          <w:p w14:paraId="4D4D2A41" w14:textId="0E6C2C45" w:rsidR="00A9541C" w:rsidRDefault="00A9541C" w:rsidP="00A15B36">
            <w:pPr>
              <w:spacing w:line="360" w:lineRule="auto"/>
              <w:jc w:val="center"/>
              <w:rPr>
                <w:rFonts w:ascii="Times New Roman" w:hAnsi="Times New Roman" w:cs="Times New Roman"/>
              </w:rPr>
            </w:pPr>
            <w:r>
              <w:rPr>
                <w:rFonts w:ascii="Times New Roman" w:hAnsi="Times New Roman" w:cs="Times New Roman"/>
              </w:rPr>
              <w:t>A</w:t>
            </w:r>
            <w:r w:rsidR="00A15B36">
              <w:rPr>
                <w:rFonts w:ascii="Times New Roman" w:hAnsi="Times New Roman" w:cs="Times New Roman"/>
              </w:rPr>
              <w:t>B</w:t>
            </w:r>
            <w:r>
              <w:rPr>
                <w:rFonts w:ascii="Times New Roman" w:hAnsi="Times New Roman" w:cs="Times New Roman"/>
              </w:rPr>
              <w:t xml:space="preserve"> + SHD </w:t>
            </w:r>
            <w:r w:rsidR="00A15B36">
              <w:rPr>
                <w:rFonts w:ascii="Times New Roman" w:hAnsi="Times New Roman" w:cs="Times New Roman"/>
              </w:rPr>
              <w:t xml:space="preserve">+ KS + KB + T </w:t>
            </w:r>
            <w:r>
              <w:rPr>
                <w:rFonts w:ascii="Times New Roman" w:hAnsi="Times New Roman" w:cs="Times New Roman"/>
              </w:rPr>
              <w:t xml:space="preserve">+ D + </w:t>
            </w:r>
            <w:proofErr w:type="gramStart"/>
            <w:r>
              <w:rPr>
                <w:rFonts w:ascii="Times New Roman" w:hAnsi="Times New Roman" w:cs="Times New Roman"/>
              </w:rPr>
              <w:t>A</w:t>
            </w:r>
            <w:r w:rsidR="00A15B36">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w:t>
            </w:r>
            <w:r w:rsidR="00A15B36">
              <w:rPr>
                <w:rFonts w:ascii="Times New Roman" w:hAnsi="Times New Roman" w:cs="Times New Roman"/>
              </w:rPr>
              <w:t xml:space="preserve">AB:KB + KB:T + </w:t>
            </w:r>
            <w:r>
              <w:rPr>
                <w:rFonts w:ascii="Times New Roman" w:hAnsi="Times New Roman" w:cs="Times New Roman"/>
              </w:rPr>
              <w:t>RE</w:t>
            </w:r>
          </w:p>
        </w:tc>
        <w:tc>
          <w:tcPr>
            <w:tcW w:w="580" w:type="dxa"/>
            <w:tcBorders>
              <w:left w:val="nil"/>
              <w:right w:val="nil"/>
            </w:tcBorders>
            <w:vAlign w:val="bottom"/>
          </w:tcPr>
          <w:p w14:paraId="245AEF69" w14:textId="5B09D4D4"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F9F42EB" w14:textId="0625EE4A"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27.95</w:t>
            </w:r>
          </w:p>
        </w:tc>
        <w:tc>
          <w:tcPr>
            <w:tcW w:w="990" w:type="dxa"/>
            <w:tcBorders>
              <w:left w:val="nil"/>
              <w:right w:val="nil"/>
            </w:tcBorders>
            <w:vAlign w:val="bottom"/>
          </w:tcPr>
          <w:p w14:paraId="2BD71EEB" w14:textId="61303B7B"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76C9E646" w14:textId="0B674CAA"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86</w:t>
            </w:r>
          </w:p>
        </w:tc>
      </w:tr>
      <w:tr w:rsidR="00A15B36" w14:paraId="68F47649" w14:textId="77777777" w:rsidTr="00A15B36">
        <w:tc>
          <w:tcPr>
            <w:tcW w:w="6671" w:type="dxa"/>
            <w:tcBorders>
              <w:right w:val="nil"/>
            </w:tcBorders>
          </w:tcPr>
          <w:p w14:paraId="5B0B08FB" w14:textId="24D556C3" w:rsidR="00A9541C" w:rsidRDefault="00A15B36" w:rsidP="00A15B36">
            <w:pPr>
              <w:spacing w:line="360" w:lineRule="auto"/>
              <w:jc w:val="center"/>
              <w:rPr>
                <w:rFonts w:ascii="Times New Roman" w:hAnsi="Times New Roman" w:cs="Times New Roman"/>
              </w:rPr>
            </w:pPr>
            <w:r>
              <w:rPr>
                <w:rFonts w:ascii="Times New Roman" w:hAnsi="Times New Roman" w:cs="Times New Roman"/>
              </w:rPr>
              <w:t>AB + S</w:t>
            </w:r>
            <w:r>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516471D4" w14:textId="0CB3A1AA"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156FBA65" w14:textId="58381517"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24.16</w:t>
            </w:r>
          </w:p>
        </w:tc>
        <w:tc>
          <w:tcPr>
            <w:tcW w:w="990" w:type="dxa"/>
            <w:tcBorders>
              <w:left w:val="nil"/>
              <w:right w:val="nil"/>
            </w:tcBorders>
            <w:vAlign w:val="bottom"/>
          </w:tcPr>
          <w:p w14:paraId="7A4E6923" w14:textId="31CBA919"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3.79</w:t>
            </w:r>
          </w:p>
        </w:tc>
        <w:tc>
          <w:tcPr>
            <w:tcW w:w="1544" w:type="dxa"/>
            <w:tcBorders>
              <w:left w:val="nil"/>
            </w:tcBorders>
            <w:vAlign w:val="bottom"/>
          </w:tcPr>
          <w:p w14:paraId="2D24699D" w14:textId="6DDF4D2B"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13</w:t>
            </w:r>
          </w:p>
        </w:tc>
      </w:tr>
      <w:tr w:rsidR="00A15B36" w14:paraId="24FDFB25" w14:textId="77777777" w:rsidTr="00A15B36">
        <w:tc>
          <w:tcPr>
            <w:tcW w:w="6671" w:type="dxa"/>
            <w:tcBorders>
              <w:bottom w:val="single" w:sz="6" w:space="0" w:color="F2F2F2"/>
              <w:right w:val="nil"/>
            </w:tcBorders>
          </w:tcPr>
          <w:p w14:paraId="056ACEF3" w14:textId="0751B766" w:rsidR="00A9541C" w:rsidRDefault="00A15B36" w:rsidP="00A15B36">
            <w:pPr>
              <w:spacing w:line="360" w:lineRule="auto"/>
              <w:jc w:val="center"/>
              <w:rPr>
                <w:rFonts w:ascii="Times New Roman" w:hAnsi="Times New Roman" w:cs="Times New Roman"/>
              </w:rPr>
            </w:pPr>
            <w:r>
              <w:rPr>
                <w:rFonts w:ascii="Times New Roman" w:hAnsi="Times New Roman" w:cs="Times New Roman"/>
              </w:rPr>
              <w:t>A</w:t>
            </w:r>
            <w:r>
              <w:rPr>
                <w:rFonts w:ascii="Times New Roman" w:hAnsi="Times New Roman" w:cs="Times New Roman"/>
              </w:rPr>
              <w:t>A</w:t>
            </w:r>
            <w:r>
              <w:rPr>
                <w:rFonts w:ascii="Times New Roman" w:hAnsi="Times New Roman" w:cs="Times New Roman"/>
              </w:rPr>
              <w:t xml:space="preserve"> + SHD + KS + KB + T + D + </w:t>
            </w:r>
            <w:proofErr w:type="gramStart"/>
            <w:r>
              <w:rPr>
                <w:rFonts w:ascii="Times New Roman" w:hAnsi="Times New Roman" w:cs="Times New Roman"/>
              </w:rPr>
              <w:t>A</w:t>
            </w:r>
            <w:r>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Pr>
                <w:rFonts w:ascii="Times New Roman" w:hAnsi="Times New Roman" w:cs="Times New Roman"/>
              </w:rPr>
              <w:t>A</w:t>
            </w:r>
            <w:r>
              <w:rPr>
                <w:rFonts w:ascii="Times New Roman" w:hAnsi="Times New Roman" w:cs="Times New Roman"/>
              </w:rPr>
              <w:t>:KB + KB:T + RE</w:t>
            </w:r>
          </w:p>
        </w:tc>
        <w:tc>
          <w:tcPr>
            <w:tcW w:w="580" w:type="dxa"/>
            <w:tcBorders>
              <w:left w:val="nil"/>
              <w:bottom w:val="single" w:sz="6" w:space="0" w:color="F2F2F2"/>
              <w:right w:val="nil"/>
            </w:tcBorders>
            <w:vAlign w:val="bottom"/>
          </w:tcPr>
          <w:p w14:paraId="6D92007D" w14:textId="66267E4C"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1529AECD" w14:textId="2D86C0F5"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7.77</w:t>
            </w:r>
          </w:p>
        </w:tc>
        <w:tc>
          <w:tcPr>
            <w:tcW w:w="990" w:type="dxa"/>
            <w:tcBorders>
              <w:left w:val="nil"/>
              <w:bottom w:val="single" w:sz="6" w:space="0" w:color="F2F2F2"/>
              <w:right w:val="nil"/>
            </w:tcBorders>
            <w:vAlign w:val="bottom"/>
          </w:tcPr>
          <w:p w14:paraId="7B23BDD2" w14:textId="529F7A31"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0.18</w:t>
            </w:r>
          </w:p>
        </w:tc>
        <w:tc>
          <w:tcPr>
            <w:tcW w:w="1544" w:type="dxa"/>
            <w:tcBorders>
              <w:left w:val="nil"/>
              <w:bottom w:val="single" w:sz="6" w:space="0" w:color="F2F2F2"/>
            </w:tcBorders>
            <w:vAlign w:val="bottom"/>
          </w:tcPr>
          <w:p w14:paraId="253608D8" w14:textId="134EF926"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01</w:t>
            </w:r>
          </w:p>
        </w:tc>
      </w:tr>
      <w:tr w:rsidR="00A15B36" w14:paraId="07BB135A" w14:textId="77777777" w:rsidTr="00A15B36">
        <w:tc>
          <w:tcPr>
            <w:tcW w:w="6671" w:type="dxa"/>
            <w:tcBorders>
              <w:top w:val="single" w:sz="6" w:space="0" w:color="F2F2F2"/>
              <w:bottom w:val="single" w:sz="4" w:space="0" w:color="auto"/>
              <w:right w:val="nil"/>
            </w:tcBorders>
          </w:tcPr>
          <w:p w14:paraId="3E988884" w14:textId="3BA0F546" w:rsidR="00A9541C" w:rsidRDefault="00A15B36" w:rsidP="00A15B36">
            <w:pPr>
              <w:spacing w:line="360" w:lineRule="auto"/>
              <w:jc w:val="center"/>
              <w:rPr>
                <w:rFonts w:ascii="Times New Roman" w:hAnsi="Times New Roman" w:cs="Times New Roman"/>
              </w:rPr>
            </w:pPr>
            <w:r>
              <w:rPr>
                <w:rFonts w:ascii="Times New Roman" w:hAnsi="Times New Roman" w:cs="Times New Roman"/>
              </w:rPr>
              <w:t>A</w:t>
            </w:r>
            <w:r>
              <w:rPr>
                <w:rFonts w:ascii="Times New Roman" w:hAnsi="Times New Roman" w:cs="Times New Roman"/>
              </w:rPr>
              <w:t>S</w:t>
            </w:r>
            <w:r>
              <w:rPr>
                <w:rFonts w:ascii="Times New Roman" w:hAnsi="Times New Roman" w:cs="Times New Roman"/>
              </w:rPr>
              <w:t xml:space="preserve"> + S</w:t>
            </w:r>
            <w:r>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w:t>
            </w:r>
            <w:r>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Pr>
                <w:rFonts w:ascii="Times New Roman" w:hAnsi="Times New Roman" w:cs="Times New Roman"/>
              </w:rPr>
              <w:t>A</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7CBA1421" w14:textId="6BF672AB"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09A33093" w14:textId="754389A9"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6.13</w:t>
            </w:r>
          </w:p>
        </w:tc>
        <w:tc>
          <w:tcPr>
            <w:tcW w:w="990" w:type="dxa"/>
            <w:tcBorders>
              <w:top w:val="single" w:sz="6" w:space="0" w:color="F2F2F2"/>
              <w:left w:val="nil"/>
              <w:bottom w:val="single" w:sz="4" w:space="0" w:color="auto"/>
              <w:right w:val="nil"/>
            </w:tcBorders>
            <w:vAlign w:val="bottom"/>
          </w:tcPr>
          <w:p w14:paraId="548B312C" w14:textId="4AE4360E"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1.81</w:t>
            </w:r>
          </w:p>
        </w:tc>
        <w:tc>
          <w:tcPr>
            <w:tcW w:w="1544" w:type="dxa"/>
            <w:tcBorders>
              <w:top w:val="single" w:sz="6" w:space="0" w:color="F2F2F2"/>
              <w:left w:val="nil"/>
              <w:bottom w:val="single" w:sz="4" w:space="0" w:color="auto"/>
            </w:tcBorders>
            <w:vAlign w:val="bottom"/>
          </w:tcPr>
          <w:p w14:paraId="7AEA408B" w14:textId="397FD251"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r>
    </w:tbl>
    <w:p w14:paraId="2EE22B1A" w14:textId="77777777" w:rsidR="00A9541C" w:rsidRDefault="00A9541C" w:rsidP="00A9541C">
      <w:pPr>
        <w:spacing w:line="360" w:lineRule="auto"/>
        <w:rPr>
          <w:rFonts w:ascii="Times New Roman" w:hAnsi="Times New Roman" w:cs="Times New Roman"/>
        </w:rPr>
      </w:pPr>
    </w:p>
    <w:p w14:paraId="5C0E6192" w14:textId="77777777" w:rsidR="00A9541C" w:rsidRDefault="00A9541C" w:rsidP="00EB3BC7">
      <w:pPr>
        <w:spacing w:line="480" w:lineRule="auto"/>
        <w:rPr>
          <w:rFonts w:ascii="Times New Roman" w:hAnsi="Times New Roman" w:cs="Times New Roman"/>
          <w:lang w:val="en-CA"/>
        </w:rPr>
      </w:pPr>
    </w:p>
    <w:p w14:paraId="21BD986F" w14:textId="77777777" w:rsidR="0017314E" w:rsidRDefault="0017314E">
      <w:pPr>
        <w:rPr>
          <w:rFonts w:ascii="Times New Roman" w:hAnsi="Times New Roman" w:cs="Times New Roman"/>
          <w:b/>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pPr w:leftFromText="180" w:rightFromText="180" w:vertAnchor="text" w:horzAnchor="margin" w:tblpXSpec="center" w:tblpY="414"/>
        <w:tblW w:w="94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2"/>
        <w:gridCol w:w="1630"/>
        <w:gridCol w:w="4706"/>
      </w:tblGrid>
      <w:tr w:rsidR="0017314E" w:rsidRPr="00E763F3" w14:paraId="61288C45" w14:textId="77777777" w:rsidTr="00A1218C">
        <w:trPr>
          <w:trHeight w:val="320"/>
        </w:trPr>
        <w:tc>
          <w:tcPr>
            <w:tcW w:w="3162" w:type="dxa"/>
            <w:tcBorders>
              <w:top w:val="nil"/>
              <w:left w:val="nil"/>
              <w:bottom w:val="single" w:sz="4" w:space="0" w:color="auto"/>
            </w:tcBorders>
            <w:shd w:val="clear" w:color="auto" w:fill="auto"/>
            <w:noWrap/>
            <w:vAlign w:val="bottom"/>
            <w:hideMark/>
          </w:tcPr>
          <w:p w14:paraId="78738D55" w14:textId="77777777" w:rsidR="0017314E" w:rsidRPr="00E763F3" w:rsidRDefault="0017314E" w:rsidP="00A1218C">
            <w:pPr>
              <w:jc w:val="cente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nil"/>
              <w:bottom w:val="single" w:sz="4" w:space="0" w:color="auto"/>
            </w:tcBorders>
            <w:shd w:val="clear" w:color="auto" w:fill="auto"/>
            <w:noWrap/>
            <w:vAlign w:val="bottom"/>
            <w:hideMark/>
          </w:tcPr>
          <w:p w14:paraId="0401EF1E" w14:textId="77777777" w:rsidR="0017314E" w:rsidRPr="00E763F3" w:rsidRDefault="0017314E" w:rsidP="00A1218C">
            <w:pPr>
              <w:jc w:val="cente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nil"/>
              <w:bottom w:val="single" w:sz="4" w:space="0" w:color="auto"/>
              <w:right w:val="nil"/>
            </w:tcBorders>
            <w:shd w:val="clear" w:color="auto" w:fill="auto"/>
            <w:noWrap/>
            <w:vAlign w:val="bottom"/>
            <w:hideMark/>
          </w:tcPr>
          <w:p w14:paraId="593F017A" w14:textId="77777777" w:rsidR="0017314E" w:rsidRPr="00E763F3" w:rsidRDefault="0017314E" w:rsidP="00A1218C">
            <w:pPr>
              <w:jc w:val="cente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A1218C">
        <w:trPr>
          <w:trHeight w:val="320"/>
        </w:trPr>
        <w:tc>
          <w:tcPr>
            <w:tcW w:w="3162" w:type="dxa"/>
            <w:tcBorders>
              <w:top w:val="single" w:sz="4" w:space="0" w:color="auto"/>
              <w:left w:val="nil"/>
              <w:bottom w:val="nil"/>
              <w:right w:val="single" w:sz="4" w:space="0" w:color="auto"/>
            </w:tcBorders>
            <w:shd w:val="clear" w:color="auto" w:fill="auto"/>
            <w:noWrap/>
            <w:vAlign w:val="bottom"/>
            <w:hideMark/>
          </w:tcPr>
          <w:p w14:paraId="6B9A22EF"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top w:val="single" w:sz="4" w:space="0" w:color="auto"/>
              <w:left w:val="single" w:sz="4" w:space="0" w:color="auto"/>
              <w:bottom w:val="nil"/>
              <w:right w:val="single" w:sz="4" w:space="0" w:color="auto"/>
            </w:tcBorders>
            <w:shd w:val="clear" w:color="auto" w:fill="auto"/>
            <w:noWrap/>
            <w:vAlign w:val="bottom"/>
            <w:hideMark/>
          </w:tcPr>
          <w:p w14:paraId="133B0BE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top w:val="single" w:sz="4" w:space="0" w:color="auto"/>
              <w:left w:val="single" w:sz="4" w:space="0" w:color="auto"/>
              <w:bottom w:val="nil"/>
              <w:right w:val="nil"/>
            </w:tcBorders>
            <w:shd w:val="clear" w:color="auto" w:fill="auto"/>
            <w:noWrap/>
            <w:vAlign w:val="bottom"/>
            <w:hideMark/>
          </w:tcPr>
          <w:p w14:paraId="5B4592E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201869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F951E47"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top w:val="nil"/>
              <w:left w:val="single" w:sz="4" w:space="0" w:color="auto"/>
              <w:bottom w:val="nil"/>
              <w:right w:val="nil"/>
            </w:tcBorders>
            <w:shd w:val="clear" w:color="auto" w:fill="auto"/>
            <w:noWrap/>
            <w:vAlign w:val="bottom"/>
            <w:hideMark/>
          </w:tcPr>
          <w:p w14:paraId="46B7785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42B6AC4"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30AB9F9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top w:val="nil"/>
              <w:left w:val="single" w:sz="4" w:space="0" w:color="auto"/>
              <w:bottom w:val="nil"/>
              <w:right w:val="nil"/>
            </w:tcBorders>
            <w:shd w:val="clear" w:color="auto" w:fill="auto"/>
            <w:noWrap/>
            <w:vAlign w:val="bottom"/>
            <w:hideMark/>
          </w:tcPr>
          <w:p w14:paraId="4317560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A9ED09A"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9B586C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top w:val="nil"/>
              <w:left w:val="single" w:sz="4" w:space="0" w:color="auto"/>
              <w:bottom w:val="nil"/>
              <w:right w:val="nil"/>
            </w:tcBorders>
            <w:shd w:val="clear" w:color="auto" w:fill="auto"/>
            <w:noWrap/>
            <w:vAlign w:val="bottom"/>
            <w:hideMark/>
          </w:tcPr>
          <w:p w14:paraId="74004A2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56E50EF"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423B2F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top w:val="nil"/>
              <w:left w:val="single" w:sz="4" w:space="0" w:color="auto"/>
              <w:bottom w:val="nil"/>
              <w:right w:val="nil"/>
            </w:tcBorders>
            <w:shd w:val="clear" w:color="auto" w:fill="auto"/>
            <w:noWrap/>
            <w:vAlign w:val="bottom"/>
            <w:hideMark/>
          </w:tcPr>
          <w:p w14:paraId="6894CAC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31E6C09"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top w:val="nil"/>
              <w:left w:val="single" w:sz="4" w:space="0" w:color="auto"/>
              <w:bottom w:val="nil"/>
              <w:right w:val="single" w:sz="4" w:space="0" w:color="auto"/>
            </w:tcBorders>
            <w:shd w:val="clear" w:color="auto" w:fill="auto"/>
            <w:noWrap/>
            <w:vAlign w:val="bottom"/>
            <w:hideMark/>
          </w:tcPr>
          <w:p w14:paraId="5123727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top w:val="nil"/>
              <w:left w:val="single" w:sz="4" w:space="0" w:color="auto"/>
              <w:bottom w:val="nil"/>
              <w:right w:val="nil"/>
            </w:tcBorders>
            <w:shd w:val="clear" w:color="auto" w:fill="auto"/>
            <w:noWrap/>
            <w:vAlign w:val="bottom"/>
            <w:hideMark/>
          </w:tcPr>
          <w:p w14:paraId="57EBB10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32A604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BBC242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top w:val="nil"/>
              <w:left w:val="single" w:sz="4" w:space="0" w:color="auto"/>
              <w:bottom w:val="nil"/>
              <w:right w:val="nil"/>
            </w:tcBorders>
            <w:shd w:val="clear" w:color="auto" w:fill="auto"/>
            <w:noWrap/>
            <w:vAlign w:val="bottom"/>
            <w:hideMark/>
          </w:tcPr>
          <w:p w14:paraId="5BC424B7"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CE3543E"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823A9F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top w:val="nil"/>
              <w:left w:val="single" w:sz="4" w:space="0" w:color="auto"/>
              <w:bottom w:val="nil"/>
              <w:right w:val="nil"/>
            </w:tcBorders>
            <w:shd w:val="clear" w:color="auto" w:fill="auto"/>
            <w:noWrap/>
            <w:vAlign w:val="bottom"/>
            <w:hideMark/>
          </w:tcPr>
          <w:p w14:paraId="7B3B26B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051C1D3"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3B85981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top w:val="nil"/>
              <w:left w:val="single" w:sz="4" w:space="0" w:color="auto"/>
              <w:bottom w:val="nil"/>
              <w:right w:val="nil"/>
            </w:tcBorders>
            <w:shd w:val="clear" w:color="auto" w:fill="auto"/>
            <w:noWrap/>
            <w:vAlign w:val="bottom"/>
            <w:hideMark/>
          </w:tcPr>
          <w:p w14:paraId="0F296FE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EDC8E2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1E467E7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top w:val="nil"/>
              <w:left w:val="single" w:sz="4" w:space="0" w:color="auto"/>
              <w:bottom w:val="nil"/>
              <w:right w:val="nil"/>
            </w:tcBorders>
            <w:shd w:val="clear" w:color="auto" w:fill="auto"/>
            <w:noWrap/>
            <w:vAlign w:val="bottom"/>
            <w:hideMark/>
          </w:tcPr>
          <w:p w14:paraId="116F088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1B8CAD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94A241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top w:val="nil"/>
              <w:left w:val="single" w:sz="4" w:space="0" w:color="auto"/>
              <w:bottom w:val="nil"/>
              <w:right w:val="nil"/>
            </w:tcBorders>
            <w:shd w:val="clear" w:color="auto" w:fill="auto"/>
            <w:noWrap/>
            <w:vAlign w:val="bottom"/>
            <w:hideMark/>
          </w:tcPr>
          <w:p w14:paraId="1C56A67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F590F79"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6B3825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top w:val="nil"/>
              <w:left w:val="single" w:sz="4" w:space="0" w:color="auto"/>
              <w:bottom w:val="nil"/>
              <w:right w:val="nil"/>
            </w:tcBorders>
            <w:shd w:val="clear" w:color="auto" w:fill="auto"/>
            <w:noWrap/>
            <w:vAlign w:val="bottom"/>
            <w:hideMark/>
          </w:tcPr>
          <w:p w14:paraId="7F9C980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52F8AA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7BE72A4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top w:val="nil"/>
              <w:left w:val="single" w:sz="4" w:space="0" w:color="auto"/>
              <w:bottom w:val="nil"/>
              <w:right w:val="nil"/>
            </w:tcBorders>
            <w:shd w:val="clear" w:color="auto" w:fill="auto"/>
            <w:noWrap/>
            <w:vAlign w:val="bottom"/>
            <w:hideMark/>
          </w:tcPr>
          <w:p w14:paraId="6E4E623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C1913C1"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917AB8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top w:val="nil"/>
              <w:left w:val="single" w:sz="4" w:space="0" w:color="auto"/>
              <w:bottom w:val="nil"/>
              <w:right w:val="nil"/>
            </w:tcBorders>
            <w:shd w:val="clear" w:color="auto" w:fill="auto"/>
            <w:noWrap/>
            <w:vAlign w:val="bottom"/>
            <w:hideMark/>
          </w:tcPr>
          <w:p w14:paraId="0C1C40C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1344883"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DCEB1E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top w:val="nil"/>
              <w:left w:val="single" w:sz="4" w:space="0" w:color="auto"/>
              <w:bottom w:val="nil"/>
              <w:right w:val="nil"/>
            </w:tcBorders>
            <w:shd w:val="clear" w:color="auto" w:fill="auto"/>
            <w:noWrap/>
            <w:vAlign w:val="bottom"/>
            <w:hideMark/>
          </w:tcPr>
          <w:p w14:paraId="6D8B4BA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316D409"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top w:val="nil"/>
              <w:left w:val="single" w:sz="4" w:space="0" w:color="auto"/>
              <w:bottom w:val="nil"/>
              <w:right w:val="single" w:sz="4" w:space="0" w:color="auto"/>
            </w:tcBorders>
            <w:shd w:val="clear" w:color="auto" w:fill="auto"/>
            <w:noWrap/>
            <w:vAlign w:val="bottom"/>
            <w:hideMark/>
          </w:tcPr>
          <w:p w14:paraId="1DD11B7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top w:val="nil"/>
              <w:left w:val="single" w:sz="4" w:space="0" w:color="auto"/>
              <w:bottom w:val="nil"/>
              <w:right w:val="nil"/>
            </w:tcBorders>
            <w:shd w:val="clear" w:color="auto" w:fill="auto"/>
            <w:noWrap/>
            <w:vAlign w:val="bottom"/>
            <w:hideMark/>
          </w:tcPr>
          <w:p w14:paraId="7A174E9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CD80CB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676BFDC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top w:val="nil"/>
              <w:left w:val="single" w:sz="4" w:space="0" w:color="auto"/>
              <w:bottom w:val="nil"/>
              <w:right w:val="nil"/>
            </w:tcBorders>
            <w:shd w:val="clear" w:color="auto" w:fill="auto"/>
            <w:noWrap/>
            <w:vAlign w:val="bottom"/>
            <w:hideMark/>
          </w:tcPr>
          <w:p w14:paraId="34F3917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11279EE"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CDC5B5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top w:val="nil"/>
              <w:left w:val="single" w:sz="4" w:space="0" w:color="auto"/>
              <w:bottom w:val="nil"/>
              <w:right w:val="nil"/>
            </w:tcBorders>
            <w:shd w:val="clear" w:color="auto" w:fill="auto"/>
            <w:noWrap/>
            <w:vAlign w:val="bottom"/>
            <w:hideMark/>
          </w:tcPr>
          <w:p w14:paraId="7CA8845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4797113"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1F3ADD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top w:val="nil"/>
              <w:left w:val="single" w:sz="4" w:space="0" w:color="auto"/>
              <w:bottom w:val="nil"/>
              <w:right w:val="nil"/>
            </w:tcBorders>
            <w:shd w:val="clear" w:color="auto" w:fill="auto"/>
            <w:noWrap/>
            <w:vAlign w:val="bottom"/>
            <w:hideMark/>
          </w:tcPr>
          <w:p w14:paraId="7C60AC9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B17A0EE"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48591C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top w:val="nil"/>
              <w:left w:val="single" w:sz="4" w:space="0" w:color="auto"/>
              <w:bottom w:val="nil"/>
              <w:right w:val="nil"/>
            </w:tcBorders>
            <w:shd w:val="clear" w:color="auto" w:fill="auto"/>
            <w:noWrap/>
            <w:vAlign w:val="bottom"/>
            <w:hideMark/>
          </w:tcPr>
          <w:p w14:paraId="5336EF9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DFB3705"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97AA07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top w:val="nil"/>
              <w:left w:val="single" w:sz="4" w:space="0" w:color="auto"/>
              <w:bottom w:val="nil"/>
              <w:right w:val="nil"/>
            </w:tcBorders>
            <w:shd w:val="clear" w:color="auto" w:fill="auto"/>
            <w:noWrap/>
            <w:vAlign w:val="bottom"/>
            <w:hideMark/>
          </w:tcPr>
          <w:p w14:paraId="506BEE5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78D4CCF"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42C8805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top w:val="nil"/>
              <w:left w:val="single" w:sz="4" w:space="0" w:color="auto"/>
              <w:bottom w:val="nil"/>
              <w:right w:val="nil"/>
            </w:tcBorders>
            <w:shd w:val="clear" w:color="auto" w:fill="auto"/>
            <w:noWrap/>
            <w:vAlign w:val="bottom"/>
            <w:hideMark/>
          </w:tcPr>
          <w:p w14:paraId="20F1172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F9FB13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7C5D830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top w:val="nil"/>
              <w:left w:val="single" w:sz="4" w:space="0" w:color="auto"/>
              <w:bottom w:val="nil"/>
              <w:right w:val="nil"/>
            </w:tcBorders>
            <w:shd w:val="clear" w:color="auto" w:fill="auto"/>
            <w:noWrap/>
            <w:vAlign w:val="bottom"/>
            <w:hideMark/>
          </w:tcPr>
          <w:p w14:paraId="2A79C39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2B630A4"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274BB4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top w:val="nil"/>
              <w:left w:val="single" w:sz="4" w:space="0" w:color="auto"/>
              <w:bottom w:val="nil"/>
              <w:right w:val="nil"/>
            </w:tcBorders>
            <w:shd w:val="clear" w:color="auto" w:fill="auto"/>
            <w:noWrap/>
            <w:vAlign w:val="bottom"/>
            <w:hideMark/>
          </w:tcPr>
          <w:p w14:paraId="13405E8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2B34A3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3337FC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top w:val="nil"/>
              <w:left w:val="single" w:sz="4" w:space="0" w:color="auto"/>
              <w:bottom w:val="nil"/>
              <w:right w:val="nil"/>
            </w:tcBorders>
            <w:shd w:val="clear" w:color="auto" w:fill="auto"/>
            <w:noWrap/>
            <w:vAlign w:val="bottom"/>
            <w:hideMark/>
          </w:tcPr>
          <w:p w14:paraId="69BA57B9"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26E6E41"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188713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top w:val="nil"/>
              <w:left w:val="single" w:sz="4" w:space="0" w:color="auto"/>
              <w:bottom w:val="nil"/>
              <w:right w:val="nil"/>
            </w:tcBorders>
            <w:shd w:val="clear" w:color="auto" w:fill="auto"/>
            <w:noWrap/>
            <w:vAlign w:val="bottom"/>
            <w:hideMark/>
          </w:tcPr>
          <w:p w14:paraId="4A6BBD92"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B06FAB9"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top w:val="nil"/>
              <w:left w:val="single" w:sz="4" w:space="0" w:color="auto"/>
              <w:bottom w:val="nil"/>
              <w:right w:val="single" w:sz="4" w:space="0" w:color="auto"/>
            </w:tcBorders>
            <w:shd w:val="clear" w:color="auto" w:fill="auto"/>
            <w:noWrap/>
            <w:vAlign w:val="bottom"/>
            <w:hideMark/>
          </w:tcPr>
          <w:p w14:paraId="75CD48B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top w:val="nil"/>
              <w:left w:val="single" w:sz="4" w:space="0" w:color="auto"/>
              <w:bottom w:val="nil"/>
              <w:right w:val="nil"/>
            </w:tcBorders>
            <w:shd w:val="clear" w:color="auto" w:fill="auto"/>
            <w:noWrap/>
            <w:vAlign w:val="bottom"/>
            <w:hideMark/>
          </w:tcPr>
          <w:p w14:paraId="5F6BBFE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4572831"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lastRenderedPageBreak/>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6EADA00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top w:val="nil"/>
              <w:left w:val="single" w:sz="4" w:space="0" w:color="auto"/>
              <w:bottom w:val="nil"/>
              <w:right w:val="nil"/>
            </w:tcBorders>
            <w:shd w:val="clear" w:color="auto" w:fill="auto"/>
            <w:noWrap/>
            <w:vAlign w:val="bottom"/>
            <w:hideMark/>
          </w:tcPr>
          <w:p w14:paraId="15E0867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2D2D67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top w:val="nil"/>
              <w:left w:val="single" w:sz="4" w:space="0" w:color="auto"/>
              <w:bottom w:val="nil"/>
              <w:right w:val="single" w:sz="4" w:space="0" w:color="auto"/>
            </w:tcBorders>
            <w:shd w:val="clear" w:color="auto" w:fill="auto"/>
            <w:noWrap/>
            <w:vAlign w:val="bottom"/>
            <w:hideMark/>
          </w:tcPr>
          <w:p w14:paraId="6D7A216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top w:val="nil"/>
              <w:left w:val="single" w:sz="4" w:space="0" w:color="auto"/>
              <w:bottom w:val="nil"/>
              <w:right w:val="nil"/>
            </w:tcBorders>
            <w:shd w:val="clear" w:color="auto" w:fill="auto"/>
            <w:noWrap/>
            <w:vAlign w:val="bottom"/>
            <w:hideMark/>
          </w:tcPr>
          <w:p w14:paraId="015FDFD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CFE5853"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48F577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top w:val="nil"/>
              <w:left w:val="single" w:sz="4" w:space="0" w:color="auto"/>
              <w:bottom w:val="nil"/>
              <w:right w:val="nil"/>
            </w:tcBorders>
            <w:shd w:val="clear" w:color="auto" w:fill="auto"/>
            <w:noWrap/>
            <w:vAlign w:val="bottom"/>
            <w:hideMark/>
          </w:tcPr>
          <w:p w14:paraId="2A1C79D5"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76FDFC1"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9E7D3F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top w:val="nil"/>
              <w:left w:val="single" w:sz="4" w:space="0" w:color="auto"/>
              <w:bottom w:val="nil"/>
              <w:right w:val="nil"/>
            </w:tcBorders>
            <w:shd w:val="clear" w:color="auto" w:fill="auto"/>
            <w:noWrap/>
            <w:vAlign w:val="bottom"/>
            <w:hideMark/>
          </w:tcPr>
          <w:p w14:paraId="6DBB9773"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F2DAA1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5E3954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top w:val="nil"/>
              <w:left w:val="single" w:sz="4" w:space="0" w:color="auto"/>
              <w:bottom w:val="nil"/>
              <w:right w:val="nil"/>
            </w:tcBorders>
            <w:shd w:val="clear" w:color="auto" w:fill="auto"/>
            <w:noWrap/>
            <w:vAlign w:val="bottom"/>
            <w:hideMark/>
          </w:tcPr>
          <w:p w14:paraId="16E31CAA"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C62702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top w:val="nil"/>
              <w:left w:val="single" w:sz="4" w:space="0" w:color="auto"/>
              <w:bottom w:val="nil"/>
              <w:right w:val="single" w:sz="4" w:space="0" w:color="auto"/>
            </w:tcBorders>
            <w:shd w:val="clear" w:color="auto" w:fill="auto"/>
            <w:noWrap/>
            <w:vAlign w:val="bottom"/>
            <w:hideMark/>
          </w:tcPr>
          <w:p w14:paraId="5775D9D1"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top w:val="nil"/>
              <w:left w:val="single" w:sz="4" w:space="0" w:color="auto"/>
              <w:bottom w:val="nil"/>
              <w:right w:val="nil"/>
            </w:tcBorders>
            <w:shd w:val="clear" w:color="auto" w:fill="auto"/>
            <w:noWrap/>
            <w:vAlign w:val="bottom"/>
            <w:hideMark/>
          </w:tcPr>
          <w:p w14:paraId="5F32099B"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958A9DD"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979575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top w:val="nil"/>
              <w:left w:val="single" w:sz="4" w:space="0" w:color="auto"/>
              <w:bottom w:val="nil"/>
              <w:right w:val="nil"/>
            </w:tcBorders>
            <w:shd w:val="clear" w:color="auto" w:fill="auto"/>
            <w:noWrap/>
            <w:vAlign w:val="bottom"/>
            <w:hideMark/>
          </w:tcPr>
          <w:p w14:paraId="5F191041"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9B8ED9C"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76806E6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top w:val="nil"/>
              <w:left w:val="single" w:sz="4" w:space="0" w:color="auto"/>
              <w:bottom w:val="nil"/>
              <w:right w:val="nil"/>
            </w:tcBorders>
            <w:shd w:val="clear" w:color="auto" w:fill="auto"/>
            <w:noWrap/>
            <w:vAlign w:val="bottom"/>
            <w:hideMark/>
          </w:tcPr>
          <w:p w14:paraId="38188BD6"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0ED8DD4"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3466A10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top w:val="nil"/>
              <w:left w:val="single" w:sz="4" w:space="0" w:color="auto"/>
              <w:bottom w:val="nil"/>
              <w:right w:val="nil"/>
            </w:tcBorders>
            <w:shd w:val="clear" w:color="auto" w:fill="auto"/>
            <w:noWrap/>
            <w:vAlign w:val="bottom"/>
            <w:hideMark/>
          </w:tcPr>
          <w:p w14:paraId="603B9CE6"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5D772A3"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555C18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top w:val="nil"/>
              <w:left w:val="single" w:sz="4" w:space="0" w:color="auto"/>
              <w:bottom w:val="nil"/>
              <w:right w:val="nil"/>
            </w:tcBorders>
            <w:shd w:val="clear" w:color="auto" w:fill="auto"/>
            <w:noWrap/>
            <w:vAlign w:val="bottom"/>
            <w:hideMark/>
          </w:tcPr>
          <w:p w14:paraId="25EE9B62"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D91F760"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3CBE28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top w:val="nil"/>
              <w:left w:val="single" w:sz="4" w:space="0" w:color="auto"/>
              <w:bottom w:val="nil"/>
              <w:right w:val="nil"/>
            </w:tcBorders>
            <w:shd w:val="clear" w:color="auto" w:fill="auto"/>
            <w:noWrap/>
            <w:vAlign w:val="bottom"/>
            <w:hideMark/>
          </w:tcPr>
          <w:p w14:paraId="3FBD7DC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D2860CA"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711616A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top w:val="nil"/>
              <w:left w:val="single" w:sz="4" w:space="0" w:color="auto"/>
              <w:bottom w:val="nil"/>
              <w:right w:val="nil"/>
            </w:tcBorders>
            <w:shd w:val="clear" w:color="auto" w:fill="auto"/>
            <w:noWrap/>
            <w:vAlign w:val="bottom"/>
            <w:hideMark/>
          </w:tcPr>
          <w:p w14:paraId="7770B6E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B4BAF20"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318A377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top w:val="nil"/>
              <w:left w:val="single" w:sz="4" w:space="0" w:color="auto"/>
              <w:bottom w:val="nil"/>
              <w:right w:val="nil"/>
            </w:tcBorders>
            <w:shd w:val="clear" w:color="auto" w:fill="auto"/>
            <w:noWrap/>
            <w:vAlign w:val="bottom"/>
            <w:hideMark/>
          </w:tcPr>
          <w:p w14:paraId="1E7FA09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D323B4A"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B19590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top w:val="nil"/>
              <w:left w:val="single" w:sz="4" w:space="0" w:color="auto"/>
              <w:bottom w:val="nil"/>
              <w:right w:val="nil"/>
            </w:tcBorders>
            <w:shd w:val="clear" w:color="auto" w:fill="auto"/>
            <w:noWrap/>
            <w:vAlign w:val="bottom"/>
            <w:hideMark/>
          </w:tcPr>
          <w:p w14:paraId="267A3964"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C67C02C"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34403E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top w:val="nil"/>
              <w:left w:val="single" w:sz="4" w:space="0" w:color="auto"/>
              <w:bottom w:val="nil"/>
              <w:right w:val="nil"/>
            </w:tcBorders>
            <w:shd w:val="clear" w:color="auto" w:fill="auto"/>
            <w:noWrap/>
            <w:vAlign w:val="bottom"/>
            <w:hideMark/>
          </w:tcPr>
          <w:p w14:paraId="63562C9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C9C176E"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B3BA43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top w:val="nil"/>
              <w:left w:val="single" w:sz="4" w:space="0" w:color="auto"/>
              <w:bottom w:val="nil"/>
              <w:right w:val="nil"/>
            </w:tcBorders>
            <w:shd w:val="clear" w:color="auto" w:fill="auto"/>
            <w:noWrap/>
            <w:vAlign w:val="bottom"/>
            <w:hideMark/>
          </w:tcPr>
          <w:p w14:paraId="4A178FDF"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B5A358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6EC4CB11"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top w:val="nil"/>
              <w:left w:val="single" w:sz="4" w:space="0" w:color="auto"/>
              <w:bottom w:val="nil"/>
              <w:right w:val="nil"/>
            </w:tcBorders>
            <w:shd w:val="clear" w:color="auto" w:fill="auto"/>
            <w:noWrap/>
            <w:vAlign w:val="bottom"/>
            <w:hideMark/>
          </w:tcPr>
          <w:p w14:paraId="0EAF4683"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AA135E1"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59CF33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top w:val="nil"/>
              <w:left w:val="single" w:sz="4" w:space="0" w:color="auto"/>
              <w:bottom w:val="nil"/>
              <w:right w:val="nil"/>
            </w:tcBorders>
            <w:shd w:val="clear" w:color="auto" w:fill="auto"/>
            <w:noWrap/>
            <w:vAlign w:val="bottom"/>
            <w:hideMark/>
          </w:tcPr>
          <w:p w14:paraId="312C910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4B590E5"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484926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top w:val="nil"/>
              <w:left w:val="single" w:sz="4" w:space="0" w:color="auto"/>
              <w:bottom w:val="nil"/>
              <w:right w:val="nil"/>
            </w:tcBorders>
            <w:shd w:val="clear" w:color="auto" w:fill="auto"/>
            <w:noWrap/>
            <w:vAlign w:val="bottom"/>
            <w:hideMark/>
          </w:tcPr>
          <w:p w14:paraId="7CF18B3A"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97BA21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706533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top w:val="nil"/>
              <w:left w:val="single" w:sz="4" w:space="0" w:color="auto"/>
              <w:bottom w:val="nil"/>
              <w:right w:val="nil"/>
            </w:tcBorders>
            <w:shd w:val="clear" w:color="auto" w:fill="auto"/>
            <w:noWrap/>
            <w:vAlign w:val="bottom"/>
            <w:hideMark/>
          </w:tcPr>
          <w:p w14:paraId="38B3B01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8815470"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491384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top w:val="nil"/>
              <w:left w:val="single" w:sz="4" w:space="0" w:color="auto"/>
              <w:bottom w:val="nil"/>
              <w:right w:val="nil"/>
            </w:tcBorders>
            <w:shd w:val="clear" w:color="auto" w:fill="auto"/>
            <w:noWrap/>
            <w:vAlign w:val="bottom"/>
            <w:hideMark/>
          </w:tcPr>
          <w:p w14:paraId="22291C11"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607B44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309C765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top w:val="nil"/>
              <w:left w:val="single" w:sz="4" w:space="0" w:color="auto"/>
              <w:bottom w:val="nil"/>
              <w:right w:val="nil"/>
            </w:tcBorders>
            <w:shd w:val="clear" w:color="auto" w:fill="auto"/>
            <w:noWrap/>
            <w:vAlign w:val="bottom"/>
            <w:hideMark/>
          </w:tcPr>
          <w:p w14:paraId="7D75B4CF" w14:textId="77777777" w:rsidR="0017314E" w:rsidRPr="00E763F3" w:rsidRDefault="0017314E" w:rsidP="00A1218C">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4BF166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1CB652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top w:val="nil"/>
              <w:left w:val="single" w:sz="4" w:space="0" w:color="auto"/>
              <w:bottom w:val="nil"/>
              <w:right w:val="nil"/>
            </w:tcBorders>
            <w:shd w:val="clear" w:color="auto" w:fill="auto"/>
            <w:noWrap/>
            <w:vAlign w:val="bottom"/>
            <w:hideMark/>
          </w:tcPr>
          <w:p w14:paraId="12F46D0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62830C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EE4B5D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top w:val="nil"/>
              <w:left w:val="single" w:sz="4" w:space="0" w:color="auto"/>
              <w:bottom w:val="nil"/>
              <w:right w:val="nil"/>
            </w:tcBorders>
            <w:shd w:val="clear" w:color="auto" w:fill="auto"/>
            <w:noWrap/>
            <w:vAlign w:val="bottom"/>
            <w:hideMark/>
          </w:tcPr>
          <w:p w14:paraId="771FACC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B08E824"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FBE6E4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top w:val="nil"/>
              <w:left w:val="single" w:sz="4" w:space="0" w:color="auto"/>
              <w:bottom w:val="nil"/>
              <w:right w:val="nil"/>
            </w:tcBorders>
            <w:shd w:val="clear" w:color="auto" w:fill="auto"/>
            <w:noWrap/>
            <w:vAlign w:val="bottom"/>
            <w:hideMark/>
          </w:tcPr>
          <w:p w14:paraId="77990197"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8EE436D"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79D82E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top w:val="nil"/>
              <w:left w:val="single" w:sz="4" w:space="0" w:color="auto"/>
              <w:bottom w:val="nil"/>
              <w:right w:val="nil"/>
            </w:tcBorders>
            <w:shd w:val="clear" w:color="auto" w:fill="auto"/>
            <w:noWrap/>
            <w:vAlign w:val="bottom"/>
            <w:hideMark/>
          </w:tcPr>
          <w:p w14:paraId="00B42E71"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095A24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77EA14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top w:val="nil"/>
              <w:left w:val="single" w:sz="4" w:space="0" w:color="auto"/>
              <w:bottom w:val="nil"/>
              <w:right w:val="nil"/>
            </w:tcBorders>
            <w:shd w:val="clear" w:color="auto" w:fill="auto"/>
            <w:noWrap/>
            <w:vAlign w:val="bottom"/>
            <w:hideMark/>
          </w:tcPr>
          <w:p w14:paraId="5FFE9E3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996E763"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D379B67"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top w:val="nil"/>
              <w:left w:val="single" w:sz="4" w:space="0" w:color="auto"/>
              <w:bottom w:val="nil"/>
              <w:right w:val="nil"/>
            </w:tcBorders>
            <w:shd w:val="clear" w:color="auto" w:fill="auto"/>
            <w:noWrap/>
            <w:vAlign w:val="bottom"/>
            <w:hideMark/>
          </w:tcPr>
          <w:p w14:paraId="0951A17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36672FD"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C56219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top w:val="nil"/>
              <w:left w:val="single" w:sz="4" w:space="0" w:color="auto"/>
              <w:bottom w:val="nil"/>
              <w:right w:val="nil"/>
            </w:tcBorders>
            <w:shd w:val="clear" w:color="auto" w:fill="auto"/>
            <w:noWrap/>
            <w:vAlign w:val="bottom"/>
            <w:hideMark/>
          </w:tcPr>
          <w:p w14:paraId="1F54456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68F5F80"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54F9ED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top w:val="nil"/>
              <w:left w:val="single" w:sz="4" w:space="0" w:color="auto"/>
              <w:bottom w:val="nil"/>
              <w:right w:val="nil"/>
            </w:tcBorders>
            <w:shd w:val="clear" w:color="auto" w:fill="auto"/>
            <w:noWrap/>
            <w:vAlign w:val="bottom"/>
            <w:hideMark/>
          </w:tcPr>
          <w:p w14:paraId="5A8CB8A7"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BCD6104"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710FCDA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0651CC3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BE7D44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top w:val="nil"/>
              <w:left w:val="single" w:sz="4" w:space="0" w:color="auto"/>
              <w:bottom w:val="nil"/>
              <w:right w:val="single" w:sz="4" w:space="0" w:color="auto"/>
            </w:tcBorders>
            <w:shd w:val="clear" w:color="auto" w:fill="auto"/>
            <w:noWrap/>
            <w:vAlign w:val="bottom"/>
            <w:hideMark/>
          </w:tcPr>
          <w:p w14:paraId="77C8055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4F82522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0EE183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9244CA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309D6581"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6F44C8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5280BE5" w14:textId="77777777" w:rsidR="0017314E" w:rsidRPr="00E763F3" w:rsidRDefault="0017314E" w:rsidP="00A1218C">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top w:val="nil"/>
              <w:left w:val="single" w:sz="4" w:space="0" w:color="auto"/>
              <w:bottom w:val="nil"/>
              <w:right w:val="nil"/>
            </w:tcBorders>
            <w:shd w:val="clear" w:color="auto" w:fill="auto"/>
            <w:noWrap/>
            <w:vAlign w:val="bottom"/>
            <w:hideMark/>
          </w:tcPr>
          <w:p w14:paraId="3C5CFCA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C4BCB69"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2C772E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388F05C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AA8B035"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347CD95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34ABA53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6449EE1"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18FE691"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188D37C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9B9937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F5B01D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4162653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8D28D1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207BBC0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45E9C22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7113A01"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3AEAFCA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63EA4BC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DFEFC3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A1ECCE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2AA6BA1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6342DD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ACE915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31AB0F2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B8F957F"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top w:val="nil"/>
              <w:left w:val="single" w:sz="4" w:space="0" w:color="auto"/>
              <w:bottom w:val="nil"/>
              <w:right w:val="single" w:sz="4" w:space="0" w:color="auto"/>
            </w:tcBorders>
            <w:shd w:val="clear" w:color="auto" w:fill="auto"/>
            <w:noWrap/>
            <w:vAlign w:val="bottom"/>
            <w:hideMark/>
          </w:tcPr>
          <w:p w14:paraId="3E66E4B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0C60B6B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0023089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B0C71B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0773B841"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6B9942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top w:val="nil"/>
              <w:left w:val="single" w:sz="4" w:space="0" w:color="auto"/>
              <w:bottom w:val="nil"/>
              <w:right w:val="single" w:sz="4" w:space="0" w:color="auto"/>
            </w:tcBorders>
            <w:shd w:val="clear" w:color="auto" w:fill="auto"/>
            <w:noWrap/>
            <w:vAlign w:val="bottom"/>
            <w:hideMark/>
          </w:tcPr>
          <w:p w14:paraId="2875585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38CAAF9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644095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B274E3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4DF02DE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1BDFC0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07A33B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3B1FD76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B7E1E00"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051CE3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3D61540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F5D839F"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318F4547"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6061787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C2EB46F"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6CCD8B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3BA3E9B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B696859"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5D4ED7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64A6742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9DBA777"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AB450D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228EA61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13C8503"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9C79B0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19926A2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CFF095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7F16309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1153C0F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6AC1BCD"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03B34EE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10E5EB8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64F9048"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55EFC3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67FF811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99EADE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top w:val="nil"/>
              <w:left w:val="single" w:sz="4" w:space="0" w:color="auto"/>
              <w:bottom w:val="nil"/>
              <w:right w:val="single" w:sz="4" w:space="0" w:color="auto"/>
            </w:tcBorders>
            <w:shd w:val="clear" w:color="auto" w:fill="auto"/>
            <w:noWrap/>
            <w:vAlign w:val="bottom"/>
            <w:hideMark/>
          </w:tcPr>
          <w:p w14:paraId="3781A57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03B5DBC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F422FDD"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9331DB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19077C4D"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0718F67"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F97378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473A69C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4DD33C1D"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top w:val="nil"/>
              <w:left w:val="single" w:sz="4" w:space="0" w:color="auto"/>
              <w:bottom w:val="nil"/>
              <w:right w:val="single" w:sz="4" w:space="0" w:color="auto"/>
            </w:tcBorders>
            <w:shd w:val="clear" w:color="auto" w:fill="auto"/>
            <w:noWrap/>
            <w:vAlign w:val="bottom"/>
            <w:hideMark/>
          </w:tcPr>
          <w:p w14:paraId="3BB60E56"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5250BF00"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1714EEAB"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1914CCB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4DFF7ED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0B4DC1A"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56CC91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196BEDC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F33B69E"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5DF1A95B"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1AFAFFB9"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37A958F2"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top w:val="nil"/>
              <w:left w:val="single" w:sz="4" w:space="0" w:color="auto"/>
              <w:bottom w:val="nil"/>
              <w:right w:val="single" w:sz="4" w:space="0" w:color="auto"/>
            </w:tcBorders>
            <w:shd w:val="clear" w:color="auto" w:fill="auto"/>
            <w:noWrap/>
            <w:vAlign w:val="bottom"/>
            <w:hideMark/>
          </w:tcPr>
          <w:p w14:paraId="76C605CA"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25D91A5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24A1950E"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5DFF08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5B1C79C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56C1E78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7DBD805"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77FB1792"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2111F37"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45E773D8"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top w:val="nil"/>
              <w:left w:val="single" w:sz="4" w:space="0" w:color="auto"/>
              <w:bottom w:val="nil"/>
              <w:right w:val="nil"/>
            </w:tcBorders>
            <w:shd w:val="clear" w:color="auto" w:fill="auto"/>
            <w:noWrap/>
            <w:vAlign w:val="bottom"/>
            <w:hideMark/>
          </w:tcPr>
          <w:p w14:paraId="5B5410C4"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734CB56C"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0D8EF63"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top w:val="nil"/>
              <w:left w:val="single" w:sz="4" w:space="0" w:color="auto"/>
              <w:bottom w:val="nil"/>
              <w:right w:val="nil"/>
            </w:tcBorders>
            <w:shd w:val="clear" w:color="auto" w:fill="auto"/>
            <w:noWrap/>
            <w:vAlign w:val="bottom"/>
            <w:hideMark/>
          </w:tcPr>
          <w:p w14:paraId="7D648C3E"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A1218C">
        <w:trPr>
          <w:trHeight w:val="320"/>
        </w:trPr>
        <w:tc>
          <w:tcPr>
            <w:tcW w:w="3162" w:type="dxa"/>
            <w:tcBorders>
              <w:top w:val="nil"/>
              <w:left w:val="nil"/>
              <w:bottom w:val="nil"/>
              <w:right w:val="single" w:sz="4" w:space="0" w:color="auto"/>
            </w:tcBorders>
            <w:shd w:val="clear" w:color="auto" w:fill="auto"/>
            <w:noWrap/>
            <w:vAlign w:val="bottom"/>
            <w:hideMark/>
          </w:tcPr>
          <w:p w14:paraId="62AB74D6" w14:textId="77777777" w:rsidR="0017314E" w:rsidRPr="00E763F3" w:rsidRDefault="0017314E" w:rsidP="00A1218C">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nil"/>
              <w:left w:val="single" w:sz="4" w:space="0" w:color="auto"/>
              <w:bottom w:val="nil"/>
              <w:right w:val="single" w:sz="4" w:space="0" w:color="auto"/>
            </w:tcBorders>
            <w:shd w:val="clear" w:color="auto" w:fill="auto"/>
            <w:noWrap/>
            <w:vAlign w:val="bottom"/>
            <w:hideMark/>
          </w:tcPr>
          <w:p w14:paraId="66AE332C"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nil"/>
              <w:left w:val="single" w:sz="4" w:space="0" w:color="auto"/>
              <w:bottom w:val="nil"/>
              <w:right w:val="nil"/>
            </w:tcBorders>
            <w:shd w:val="clear" w:color="auto" w:fill="auto"/>
            <w:noWrap/>
            <w:vAlign w:val="bottom"/>
            <w:hideMark/>
          </w:tcPr>
          <w:p w14:paraId="43EDFB5F" w14:textId="77777777" w:rsidR="0017314E" w:rsidRPr="00E763F3" w:rsidRDefault="0017314E" w:rsidP="00A1218C">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7C825179" w14:textId="77777777" w:rsidR="0017314E" w:rsidRDefault="0017314E"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374F9BCB" w14:textId="77777777" w:rsidR="00565A8B" w:rsidRPr="00565A8B" w:rsidRDefault="00EC101B" w:rsidP="00565A8B">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565A8B" w:rsidRPr="00565A8B">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04187B30"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3A3A9C02"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757FBBB6"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40511DC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02F0C526"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69C7F275"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36AD606D"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345911FC"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5813C8F6"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A116C19"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Francis, F.T., Côté, I.M., 2018. Fish movement drives spatial and temporal patterns of nutrient provisioning on coral reef patches. Ecosphere 9, e02225. https://doi.org/10.1002/ecs2.2225</w:t>
      </w:r>
    </w:p>
    <w:p w14:paraId="596CAFAE"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lastRenderedPageBreak/>
        <w:t>Froese, R., Thorson, J.T., Reyes Jr, R.B., 2014. A Bayesian approach for estimating length-weight relationships in fishes. Journal of Applied Ichthyology 30, 78–85. https://doi.org/10.1111/jai.12299</w:t>
      </w:r>
    </w:p>
    <w:p w14:paraId="399C93AF"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6DA6283"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43020F6F"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Hartig, F., 2022. DHARMa: Residual Diagnostics for Hierarchical (Multi-Level / Mixed) Regression Models. R package version 0.4.6.</w:t>
      </w:r>
    </w:p>
    <w:p w14:paraId="4116F8F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Holbrook, S.J., Brooks, A.J., Schmitt, R.J., Stewart, H.L., 2008. Effects of sheltering fish on growth of their host corals. Mar Biol 155, 521–530. https://doi.org/10.1007/s00227-008-1051-7</w:t>
      </w:r>
    </w:p>
    <w:p w14:paraId="295A7EFD"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0FC68688"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4E23C1F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Leibold, M.A., 1991. Biodiversity and nutrient enrichment in pond plankton communities. Evol. Ecol. Res 1, 73–95.</w:t>
      </w:r>
    </w:p>
    <w:p w14:paraId="4CD5AB53"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Lobban, C.S., Harrison, P.J., 1994. Seaweed Ecology and Physiology. Cambridge University Press.</w:t>
      </w:r>
    </w:p>
    <w:p w14:paraId="3C1A73A2"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5DD2D794"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Mann, K.H., 1973. Seaweeds: Their Productivity and Strategy for Growth. Science 182, 975–981. https://doi.org/10.1126/science.182.4116.975</w:t>
      </w:r>
    </w:p>
    <w:p w14:paraId="7CA53EC6"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Menge, B.A., 1992. Community Regulation: Under What Conditions Are Bottom-Up Factors Important on Rocky Shores? Ecology 73, 755–765. https://doi.org/10.2307/1940155</w:t>
      </w:r>
    </w:p>
    <w:p w14:paraId="6A66355A"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Meyer, J.L., Schultz, E.T., 1985. Migrating haemulid fishes as a source of nutrients and organic matter on coral reefs. Limnol Oceanogr 30, 146–156.</w:t>
      </w:r>
    </w:p>
    <w:p w14:paraId="6E19AE9C"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Meyer, J.L., Schultz, E.T., Helfman, G.S., 1983. Fish schools: An asset to corals. Science 220, 1047–1049. https://doi.org/10.1126/science.220.4601.1047</w:t>
      </w:r>
    </w:p>
    <w:p w14:paraId="6A4C8C9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15BB12E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 xml:space="preserve">Oksanen, J., Simpson, G.L., Blanchet, F.G., Kindt, R., Legendre, P., Minchin, P.R., O’Hara, R.B., Solymos, P., Stevens, M.H.H., Szoecs, E., Wagner, H., Barbour, M., Bedward, M., Bolker, B., Borcard, D., Carvalho, G., Chirico, M., Caceres, M.D., Durand, S., </w:t>
      </w:r>
      <w:r w:rsidRPr="00565A8B">
        <w:rPr>
          <w:rFonts w:ascii="Times New Roman" w:hAnsi="Times New Roman" w:cs="Times New Roman"/>
        </w:rPr>
        <w:lastRenderedPageBreak/>
        <w:t>Evangelista, H.B.A., FitzJohn, R., Friendly, M., Furneaux, B., Hannigan, G., Hill, M.O., Lahti, L., McGlinn, D., Ouellette, M.-H., Cunha, E.R., Smith, T., Stier, A., Braak, C.J.F.T., Weedon, J., 2022. vegan: Community Ecology Package. R package version 2.6-4.</w:t>
      </w:r>
    </w:p>
    <w:p w14:paraId="44D17778"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32E115FB"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Pawlowicz, R., 2017. Seasonal cycles, hypoxia, and renewal in a coastal fjord (Barkley Sound, British Columbia). Atmosphere-Ocean 55, 264–283. https://doi.org/10.1080/07055900.2017.1374240</w:t>
      </w:r>
    </w:p>
    <w:p w14:paraId="0014FA6E"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Pfister, C.A., Altabet, M.A., Post, D., 2014. Animal regeneration and microbial retention of nitrogen along coastal rocky shores. Ecology 95, 2803–2814. https://doi.org/10.1890/13-1825.1</w:t>
      </w:r>
    </w:p>
    <w:p w14:paraId="3FD802F0"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5CF574C6"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Phillips, J.C., Hurd, C.L., 2004. Kinetics of nitrate, ammonium, and urea uptake by four intertidal seaweeds from New Zealand. J Phycol 40, 534–545. https://doi.org/10.1111/j.1529-8817.2004.03157.x</w:t>
      </w:r>
    </w:p>
    <w:p w14:paraId="4F8DB143"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9D62F4F"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R Core Team, 2019. R: A language and environment for statistical computing.</w:t>
      </w:r>
    </w:p>
    <w:p w14:paraId="78E1A69D"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Roman, J., McCarthy, J.J., 2010. The Whale Pump: Marine Mammals Enhance Primary Productivity in a Coastal Basin. PLoS ONE 5, e13255. https://doi.org/10.1371/journal.pone.0013255</w:t>
      </w:r>
    </w:p>
    <w:p w14:paraId="03C1C8BA"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RStudio Team, 2016. RStudio: Integrated development for R.</w:t>
      </w:r>
    </w:p>
    <w:p w14:paraId="3C3E4C6E"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Sellers, A.J., Leung, B., Torchin, M.E., 2020. Global meta-analysis of how marine upwelling affects herbivory. Global Ecology and Biogeography 29, 370–383. https://doi.org/10.1111/geb.13023</w:t>
      </w:r>
    </w:p>
    <w:p w14:paraId="3D06EF07"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Shantz, A.A., Ladd, M.C., Schrack, E., Burkepile, D.E., 2015. Fish-derived nutrient hotspots shape coral reef benthic communities. Ecological Applications 25, 2142–2152. https://doi.org/10.1890/14-2209.1</w:t>
      </w:r>
    </w:p>
    <w:p w14:paraId="4E0CBBEE"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99271E0"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6227851A"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Tilman, G.D., 1984. Plant Dominance Along an Experimental Nutrient Gradient. Ecology 65, 1445–1453. https://doi.org/10.2307/1939125</w:t>
      </w:r>
    </w:p>
    <w:p w14:paraId="212A1169"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Uthicke, S., 2001. Nutrient regeneration by abundant coral reef holothurians. J. Exp. Mar. Biol. Ecol. 265, 153–170. https://doi.org/10.1016/S0022-0981(01)00329-X</w:t>
      </w:r>
    </w:p>
    <w:p w14:paraId="65EAB040"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lastRenderedPageBreak/>
        <w:t>Vanni, M.J., 2002. Nutrient cycling by animals in freshwater ecosystems. Annu Rev Ecol Syst 33, 341–370. https://doi.org/10.1146/annurev.ecolsys.33.010802.150519</w:t>
      </w:r>
    </w:p>
    <w:p w14:paraId="77786F8C" w14:textId="77777777" w:rsidR="00565A8B" w:rsidRPr="00565A8B" w:rsidRDefault="00565A8B" w:rsidP="00565A8B">
      <w:pPr>
        <w:pStyle w:val="Bibliography"/>
        <w:rPr>
          <w:rFonts w:ascii="Times New Roman" w:hAnsi="Times New Roman" w:cs="Times New Roman"/>
        </w:rPr>
      </w:pPr>
      <w:r w:rsidRPr="00565A8B">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4C217C71"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87419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13326D" w:rsidRDefault="0013326D" w:rsidP="00CE5810">
      <w:pPr>
        <w:pStyle w:val="CommentText"/>
      </w:pPr>
      <w:r>
        <w:rPr>
          <w:rStyle w:val="CommentReference"/>
        </w:rPr>
        <w:annotationRef/>
      </w:r>
      <w:r>
        <w:t>I will read this once the MS is complete</w:t>
      </w:r>
    </w:p>
  </w:comment>
  <w:comment w:id="1" w:author="Em Lim" w:date="2024-02-15T16:17:00Z" w:initials="EL">
    <w:p w14:paraId="768B22C3" w14:textId="77777777" w:rsidR="0013326D" w:rsidRDefault="0013326D">
      <w:pPr>
        <w:pStyle w:val="CommentText"/>
      </w:pPr>
      <w:r>
        <w:rPr>
          <w:rStyle w:val="CommentReference"/>
        </w:rPr>
        <w:annotationRef/>
      </w:r>
      <w:r>
        <w:t xml:space="preserve">I am using </w:t>
      </w:r>
      <w:proofErr w:type="spellStart"/>
      <w:r>
        <w:t>Broitman</w:t>
      </w:r>
      <w:proofErr w:type="spellEnd"/>
      <w:r>
        <w:t xml:space="preserve"> et al 2001’s definitions:</w:t>
      </w:r>
    </w:p>
    <w:p w14:paraId="2DCD498C" w14:textId="77777777" w:rsidR="0013326D" w:rsidRDefault="0013326D">
      <w:pPr>
        <w:pStyle w:val="CommentText"/>
      </w:pPr>
      <w:r>
        <w:t>Small-scale = local scale = 1 – 100m2</w:t>
      </w:r>
    </w:p>
    <w:p w14:paraId="3B87A7AA" w14:textId="77777777" w:rsidR="0013326D" w:rsidRDefault="0013326D">
      <w:pPr>
        <w:pStyle w:val="CommentText"/>
      </w:pPr>
      <w:proofErr w:type="spellStart"/>
      <w:r>
        <w:t>Meso</w:t>
      </w:r>
      <w:proofErr w:type="spellEnd"/>
      <w:r>
        <w:t>-scale = 10 – 100 km</w:t>
      </w:r>
    </w:p>
    <w:p w14:paraId="5E21FE31" w14:textId="3F144AE5" w:rsidR="0013326D" w:rsidRDefault="0013326D">
      <w:pPr>
        <w:pStyle w:val="CommentText"/>
      </w:pPr>
      <w:r>
        <w:t>Large-scale = biogeographic scale = 100 – 1000 km</w:t>
      </w:r>
    </w:p>
  </w:comment>
  <w:comment w:id="3" w:author="Isabelle Cote" w:date="2024-02-07T11:31:00Z" w:initials="IC">
    <w:p w14:paraId="124412DD" w14:textId="77777777" w:rsidR="0013326D" w:rsidRDefault="0013326D" w:rsidP="000E691F">
      <w:pPr>
        <w:pStyle w:val="CommentText"/>
      </w:pPr>
      <w:r>
        <w:rPr>
          <w:rStyle w:val="CommentReference"/>
        </w:rPr>
        <w:annotationRef/>
      </w:r>
      <w:r>
        <w:t>Absolutely marvelous intro!!</w:t>
      </w:r>
    </w:p>
  </w:comment>
  <w:comment w:id="4" w:author="Em Lim" w:date="2024-02-15T16:46:00Z" w:initials="EL">
    <w:p w14:paraId="01CE0AB7" w14:textId="77777777" w:rsidR="0013326D" w:rsidRDefault="0013326D" w:rsidP="00EF0CFA">
      <w:pPr>
        <w:pStyle w:val="CommentText"/>
      </w:pPr>
      <w:r>
        <w:rPr>
          <w:rStyle w:val="CommentReference"/>
        </w:rPr>
        <w:annotationRef/>
      </w:r>
      <w:r>
        <w:t xml:space="preserve">There’s </w:t>
      </w:r>
      <w:proofErr w:type="spellStart"/>
      <w:r>
        <w:t>gotta</w:t>
      </w:r>
      <w:proofErr w:type="spellEnd"/>
      <w:r>
        <w:t xml:space="preserve"> be a better way to say this.</w:t>
      </w:r>
    </w:p>
    <w:p w14:paraId="68E04432" w14:textId="77777777" w:rsidR="0013326D" w:rsidRDefault="0013326D" w:rsidP="00EF0CFA">
      <w:pPr>
        <w:pStyle w:val="CommentText"/>
      </w:pPr>
    </w:p>
    <w:p w14:paraId="5936E5AB" w14:textId="587DB046" w:rsidR="0013326D" w:rsidRDefault="0013326D" w:rsidP="00EF0CFA">
      <w:pPr>
        <w:pStyle w:val="CommentText"/>
      </w:pPr>
      <w:r>
        <w:t>2021 last week of April – first week may</w:t>
      </w:r>
    </w:p>
    <w:p w14:paraId="2A15B90C" w14:textId="77777777" w:rsidR="0013326D" w:rsidRDefault="0013326D" w:rsidP="00EF0CFA">
      <w:pPr>
        <w:pStyle w:val="CommentText"/>
      </w:pPr>
      <w:r>
        <w:t>2022 = last two weeks of April</w:t>
      </w:r>
    </w:p>
    <w:p w14:paraId="11908A72" w14:textId="1E68D8BA" w:rsidR="0013326D" w:rsidRDefault="0013326D" w:rsidP="00EF0CFA">
      <w:pPr>
        <w:pStyle w:val="CommentText"/>
      </w:pPr>
      <w:r>
        <w:t>2023 = mid may</w:t>
      </w:r>
    </w:p>
  </w:comment>
  <w:comment w:id="5" w:author="Isabelle Cote" w:date="2024-02-07T14:32:00Z" w:initials="IC">
    <w:p w14:paraId="39119A83" w14:textId="77777777" w:rsidR="0013326D" w:rsidRDefault="0013326D" w:rsidP="00895C86">
      <w:pPr>
        <w:pStyle w:val="CommentText"/>
      </w:pPr>
      <w:r>
        <w:rPr>
          <w:rStyle w:val="CommentReference"/>
        </w:rPr>
        <w:annotationRef/>
      </w:r>
      <w:r>
        <w:t>The reviewers might wonder about the change and whether it had an impact on the results</w:t>
      </w:r>
    </w:p>
  </w:comment>
  <w:comment w:id="6" w:author="Em Lim" w:date="2024-02-02T10:43:00Z" w:initials="EL">
    <w:p w14:paraId="02CC6045" w14:textId="1E8650B9" w:rsidR="0013326D" w:rsidRDefault="0013326D">
      <w:pPr>
        <w:pStyle w:val="CommentText"/>
      </w:pPr>
      <w:r>
        <w:rPr>
          <w:rStyle w:val="CommentReference"/>
        </w:rPr>
        <w:annotationRef/>
      </w:r>
      <w:r>
        <w:t>Claire, can you confirm? The density calculations indicate it was a 1 x 5 rectangle but one of your old methods protocols said 2 x 5.</w:t>
      </w:r>
    </w:p>
  </w:comment>
  <w:comment w:id="7" w:author="Em Lim" w:date="2024-02-15T16:49:00Z" w:initials="EL">
    <w:p w14:paraId="53EF394E" w14:textId="200D8759" w:rsidR="0013326D" w:rsidRDefault="0013326D">
      <w:pPr>
        <w:pStyle w:val="CommentText"/>
      </w:pPr>
      <w:r>
        <w:rPr>
          <w:rStyle w:val="CommentReference"/>
        </w:rPr>
        <w:annotationRef/>
      </w:r>
      <w:r>
        <w:t xml:space="preserve">Sample depths ranged from 0.7 – 5 m deep, but each pair was collected at the same depth </w:t>
      </w:r>
    </w:p>
  </w:comment>
  <w:comment w:id="8" w:author="Em Lim" w:date="2024-02-21T16:57:00Z" w:initials="EL">
    <w:p w14:paraId="0192B06E" w14:textId="63B994DD" w:rsidR="00A9541C" w:rsidRDefault="00A9541C">
      <w:pPr>
        <w:pStyle w:val="CommentText"/>
      </w:pPr>
      <w:r>
        <w:rPr>
          <w:rStyle w:val="CommentReference"/>
        </w:rPr>
        <w:annotationRef/>
      </w:r>
      <w:r>
        <w:t>Supplement?</w:t>
      </w:r>
    </w:p>
  </w:comment>
  <w:comment w:id="9" w:author="Em Lim" w:date="2024-02-21T17:13:00Z" w:initials="EL">
    <w:p w14:paraId="7A15542A" w14:textId="2C7F4932" w:rsidR="009E3CC4" w:rsidRDefault="009E3CC4">
      <w:pPr>
        <w:pStyle w:val="CommentText"/>
      </w:pPr>
      <w:r>
        <w:rPr>
          <w:rStyle w:val="CommentReference"/>
        </w:rPr>
        <w:annotationRef/>
      </w:r>
      <w:r>
        <w:t>Also supplement?</w:t>
      </w:r>
    </w:p>
  </w:comment>
  <w:comment w:id="11" w:author="Isabelle Cote" w:date="2024-02-07T16:12:00Z" w:initials="IC">
    <w:p w14:paraId="2625AA86" w14:textId="77777777" w:rsidR="0013326D" w:rsidRDefault="0013326D" w:rsidP="00EE5DD8">
      <w:pPr>
        <w:pStyle w:val="CommentText"/>
      </w:pPr>
      <w:r>
        <w:rPr>
          <w:rStyle w:val="CommentReference"/>
        </w:rPr>
        <w:annotationRef/>
      </w:r>
      <w:r>
        <w:t>Might be better to say ‘Residuals were normally distributed etc’ instead</w:t>
      </w:r>
    </w:p>
  </w:comment>
  <w:comment w:id="12" w:author="Isabelle Cote" w:date="2024-02-07T16:14:00Z" w:initials="IC">
    <w:p w14:paraId="39324035" w14:textId="77777777" w:rsidR="0013326D" w:rsidRDefault="0013326D" w:rsidP="00EE5DD8">
      <w:pPr>
        <w:pStyle w:val="CommentText"/>
      </w:pPr>
      <w:r>
        <w:rPr>
          <w:rStyle w:val="CommentReference"/>
        </w:rPr>
        <w:annotationRef/>
      </w:r>
      <w:r>
        <w:t>Say how you dealt with having replicate experiments</w:t>
      </w:r>
    </w:p>
  </w:comment>
  <w:comment w:id="20" w:author="Em Lim" w:date="2024-02-02T16:45:00Z" w:initials="EL">
    <w:p w14:paraId="32950BE1" w14:textId="3351C92F" w:rsidR="0013326D" w:rsidRDefault="0013326D">
      <w:pPr>
        <w:pStyle w:val="CommentText"/>
      </w:pPr>
      <w:r>
        <w:rPr>
          <w:rStyle w:val="CommentReference"/>
        </w:rPr>
        <w:annotationRef/>
      </w:r>
      <w:r>
        <w:t>I can also present the marginal means, or the backtransformed coefficients?</w:t>
      </w:r>
    </w:p>
  </w:comment>
  <w:comment w:id="21" w:author="Isabelle Cote" w:date="2024-02-07T16:29:00Z" w:initials="IC">
    <w:p w14:paraId="4E043E1A" w14:textId="77777777" w:rsidR="0013326D" w:rsidRDefault="0013326D" w:rsidP="00682CDC">
      <w:pPr>
        <w:pStyle w:val="CommentText"/>
      </w:pPr>
      <w:r>
        <w:rPr>
          <w:rStyle w:val="CommentReference"/>
        </w:rPr>
        <w:annotationRef/>
      </w:r>
      <w:r>
        <w:t>Are these not backtransformed? You might want to add this detail to the Methods and say that what it is that the readers will see</w:t>
      </w:r>
    </w:p>
  </w:comment>
  <w:comment w:id="22" w:author="Em Lim" w:date="2024-02-21T17:08:00Z" w:initials="EL">
    <w:p w14:paraId="28EE4996" w14:textId="1683BEB4" w:rsidR="00A15B36" w:rsidRDefault="00A15B36">
      <w:pPr>
        <w:pStyle w:val="CommentText"/>
      </w:pPr>
      <w:r>
        <w:rPr>
          <w:rStyle w:val="CommentReference"/>
        </w:rPr>
        <w:annotationRef/>
      </w:r>
      <w:r>
        <w:t xml:space="preserve">There’s a </w:t>
      </w:r>
      <w:r w:rsidR="00570F20">
        <w:t>lot</w:t>
      </w:r>
      <w:r>
        <w:t xml:space="preserve">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5E21FE31" w15:done="0"/>
  <w15:commentEx w15:paraId="124412DD" w15:done="0"/>
  <w15:commentEx w15:paraId="11908A72" w15:done="0"/>
  <w15:commentEx w15:paraId="39119A83" w15:done="0"/>
  <w15:commentEx w15:paraId="02CC6045" w15:done="0"/>
  <w15:commentEx w15:paraId="53EF394E" w15:done="0"/>
  <w15:commentEx w15:paraId="0192B06E" w15:done="0"/>
  <w15:commentEx w15:paraId="7A15542A" w15:done="0"/>
  <w15:commentEx w15:paraId="2625AA86" w15:done="0"/>
  <w15:commentEx w15:paraId="39324035" w15:done="0"/>
  <w15:commentEx w15:paraId="32950BE1" w15:done="0"/>
  <w15:commentEx w15:paraId="4E043E1A" w15:paraIdParent="32950BE1" w15:done="0"/>
  <w15:commentEx w15:paraId="28EE49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9777475" w16cex:dateUtc="2024-02-07T18:57:00Z"/>
  <w16cex:commentExtensible w16cex:durableId="685A84B1" w16cex:dateUtc="2024-02-07T18:58:00Z"/>
  <w16cex:commentExtensible w16cex:durableId="29F2125B" w16cex:dateUtc="2024-02-07T19:03:00Z"/>
  <w16cex:commentExtensible w16cex:durableId="4CD84FD1" w16cex:dateUtc="2024-02-07T19:07:00Z"/>
  <w16cex:commentExtensible w16cex:durableId="24E2C2CD" w16cex:dateUtc="2024-02-07T19:09:00Z"/>
  <w16cex:commentExtensible w16cex:durableId="3F6B3433" w16cex:dateUtc="2024-02-07T19:13:00Z"/>
  <w16cex:commentExtensible w16cex:durableId="1CCB3124" w16cex:dateUtc="2024-02-07T19:15:00Z"/>
  <w16cex:commentExtensible w16cex:durableId="51EB243E" w16cex:dateUtc="2024-02-07T19:21:00Z"/>
  <w16cex:commentExtensible w16cex:durableId="619339A2" w16cex:dateUtc="2024-02-07T19:25:00Z"/>
  <w16cex:commentExtensible w16cex:durableId="1D6343F4" w16cex:dateUtc="2024-02-07T19:28:00Z"/>
  <w16cex:commentExtensible w16cex:durableId="00330E0D" w16cex:dateUtc="2024-02-07T19:29:00Z"/>
  <w16cex:commentExtensible w16cex:durableId="483DE1F0" w16cex:dateUtc="2024-02-07T19:31:00Z"/>
  <w16cex:commentExtensible w16cex:durableId="319C6FAF" w16cex:dateUtc="2024-02-07T19:35:00Z"/>
  <w16cex:commentExtensible w16cex:durableId="4D277808" w16cex:dateUtc="2024-02-07T22:32:00Z"/>
  <w16cex:commentExtensible w16cex:durableId="18E79875" w16cex:dateUtc="2024-02-07T22:55:00Z"/>
  <w16cex:commentExtensible w16cex:durableId="2E2F7359" w16cex:dateUtc="2024-02-07T23:54:00Z"/>
  <w16cex:commentExtensible w16cex:durableId="1B6843E5" w16cex:dateUtc="2024-02-07T22:50:00Z"/>
  <w16cex:commentExtensible w16cex:durableId="6E66C627" w16cex:dateUtc="2024-02-08T00:05:00Z"/>
  <w16cex:commentExtensible w16cex:durableId="2D90DA47" w16cex:dateUtc="2024-02-08T00:09:00Z"/>
  <w16cex:commentExtensible w16cex:durableId="650BD3D8" w16cex:dateUtc="2024-02-08T00:10:00Z"/>
  <w16cex:commentExtensible w16cex:durableId="346E5ADD" w16cex:dateUtc="2024-02-08T00:12:00Z"/>
  <w16cex:commentExtensible w16cex:durableId="64DA736E" w16cex:dateUtc="2024-02-08T00:14:00Z"/>
  <w16cex:commentExtensible w16cex:durableId="21A9B644" w16cex:dateUtc="2024-02-08T00:28:00Z"/>
  <w16cex:commentExtensible w16cex:durableId="749EBF03" w16cex:dateUtc="2024-02-08T00:29:00Z"/>
  <w16cex:commentExtensible w16cex:durableId="24234F16" w16cex:dateUtc="2024-02-08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5E21FE31" w16cid:durableId="2978B7B1"/>
  <w16cid:commentId w16cid:paraId="124412DD" w16cid:durableId="483DE1F0"/>
  <w16cid:commentId w16cid:paraId="11908A72" w16cid:durableId="2978BE6F"/>
  <w16cid:commentId w16cid:paraId="39119A83" w16cid:durableId="4D277808"/>
  <w16cid:commentId w16cid:paraId="02CC6045" w16cid:durableId="296745BC"/>
  <w16cid:commentId w16cid:paraId="53EF394E" w16cid:durableId="2978BF19"/>
  <w16cid:commentId w16cid:paraId="0192B06E" w16cid:durableId="2980AA10"/>
  <w16cid:commentId w16cid:paraId="7A15542A" w16cid:durableId="2980ADC1"/>
  <w16cid:commentId w16cid:paraId="2625AA86" w16cid:durableId="346E5ADD"/>
  <w16cid:commentId w16cid:paraId="39324035" w16cid:durableId="64DA736E"/>
  <w16cid:commentId w16cid:paraId="32950BE1" w16cid:durableId="29679A96"/>
  <w16cid:commentId w16cid:paraId="4E043E1A" w16cid:durableId="749EBF03"/>
  <w16cid:commentId w16cid:paraId="28EE4996"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C431E" w14:textId="77777777" w:rsidR="00195ECF" w:rsidRDefault="00195ECF" w:rsidP="009B4C2B">
      <w:r>
        <w:separator/>
      </w:r>
    </w:p>
  </w:endnote>
  <w:endnote w:type="continuationSeparator" w:id="0">
    <w:p w14:paraId="4847C1AE" w14:textId="77777777" w:rsidR="00195ECF" w:rsidRDefault="00195ECF"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E442B" w14:textId="77777777" w:rsidR="00195ECF" w:rsidRDefault="00195ECF" w:rsidP="009B4C2B">
      <w:r>
        <w:separator/>
      </w:r>
    </w:p>
  </w:footnote>
  <w:footnote w:type="continuationSeparator" w:id="0">
    <w:p w14:paraId="365CBCF2" w14:textId="77777777" w:rsidR="00195ECF" w:rsidRDefault="00195ECF"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1775B"/>
    <w:rsid w:val="0002013E"/>
    <w:rsid w:val="00026365"/>
    <w:rsid w:val="0003350D"/>
    <w:rsid w:val="00034975"/>
    <w:rsid w:val="000358C8"/>
    <w:rsid w:val="00043001"/>
    <w:rsid w:val="00057BA8"/>
    <w:rsid w:val="00064FCF"/>
    <w:rsid w:val="00066613"/>
    <w:rsid w:val="0007080D"/>
    <w:rsid w:val="0007282D"/>
    <w:rsid w:val="00095C26"/>
    <w:rsid w:val="000A1681"/>
    <w:rsid w:val="000A1A31"/>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314E"/>
    <w:rsid w:val="00173964"/>
    <w:rsid w:val="0018005F"/>
    <w:rsid w:val="00181FA8"/>
    <w:rsid w:val="0018289E"/>
    <w:rsid w:val="00195ECF"/>
    <w:rsid w:val="001A0C35"/>
    <w:rsid w:val="001B22A8"/>
    <w:rsid w:val="001D13C5"/>
    <w:rsid w:val="001D3701"/>
    <w:rsid w:val="001E7F77"/>
    <w:rsid w:val="001F6183"/>
    <w:rsid w:val="001F69F0"/>
    <w:rsid w:val="001F79DB"/>
    <w:rsid w:val="0020783B"/>
    <w:rsid w:val="002142F2"/>
    <w:rsid w:val="002145C6"/>
    <w:rsid w:val="00217D47"/>
    <w:rsid w:val="0022385E"/>
    <w:rsid w:val="00230925"/>
    <w:rsid w:val="00237ED0"/>
    <w:rsid w:val="00252E04"/>
    <w:rsid w:val="00253D0A"/>
    <w:rsid w:val="002620AE"/>
    <w:rsid w:val="00263F14"/>
    <w:rsid w:val="0026711E"/>
    <w:rsid w:val="002840C9"/>
    <w:rsid w:val="00290BF1"/>
    <w:rsid w:val="00295B89"/>
    <w:rsid w:val="0029789C"/>
    <w:rsid w:val="002A304B"/>
    <w:rsid w:val="002A72EC"/>
    <w:rsid w:val="002A7F03"/>
    <w:rsid w:val="002B6ECC"/>
    <w:rsid w:val="002B7F5F"/>
    <w:rsid w:val="002C320F"/>
    <w:rsid w:val="002C3747"/>
    <w:rsid w:val="002D40ED"/>
    <w:rsid w:val="002D7263"/>
    <w:rsid w:val="002E1265"/>
    <w:rsid w:val="002E537D"/>
    <w:rsid w:val="002E568B"/>
    <w:rsid w:val="002F0DB3"/>
    <w:rsid w:val="00314A5D"/>
    <w:rsid w:val="00334ADF"/>
    <w:rsid w:val="003665DF"/>
    <w:rsid w:val="003801C9"/>
    <w:rsid w:val="00380F24"/>
    <w:rsid w:val="00392DBC"/>
    <w:rsid w:val="00397B9C"/>
    <w:rsid w:val="003B4768"/>
    <w:rsid w:val="003B6CDD"/>
    <w:rsid w:val="003D17AC"/>
    <w:rsid w:val="003E0CA3"/>
    <w:rsid w:val="003E0D14"/>
    <w:rsid w:val="003F627B"/>
    <w:rsid w:val="00405356"/>
    <w:rsid w:val="0041407D"/>
    <w:rsid w:val="00415C5B"/>
    <w:rsid w:val="00417390"/>
    <w:rsid w:val="004173D2"/>
    <w:rsid w:val="0042306A"/>
    <w:rsid w:val="004253ED"/>
    <w:rsid w:val="004317DC"/>
    <w:rsid w:val="00433289"/>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47A38"/>
    <w:rsid w:val="0055529E"/>
    <w:rsid w:val="005636C0"/>
    <w:rsid w:val="00565A8B"/>
    <w:rsid w:val="00570F20"/>
    <w:rsid w:val="005746D1"/>
    <w:rsid w:val="00576692"/>
    <w:rsid w:val="0058230D"/>
    <w:rsid w:val="005870DF"/>
    <w:rsid w:val="005A498B"/>
    <w:rsid w:val="005B3F6C"/>
    <w:rsid w:val="005C511E"/>
    <w:rsid w:val="005E0538"/>
    <w:rsid w:val="005F0597"/>
    <w:rsid w:val="005F1E8D"/>
    <w:rsid w:val="006032E9"/>
    <w:rsid w:val="0061163F"/>
    <w:rsid w:val="006159C2"/>
    <w:rsid w:val="0061715C"/>
    <w:rsid w:val="0061731D"/>
    <w:rsid w:val="00622296"/>
    <w:rsid w:val="00623B32"/>
    <w:rsid w:val="00635119"/>
    <w:rsid w:val="0064532D"/>
    <w:rsid w:val="006528A1"/>
    <w:rsid w:val="00662F9B"/>
    <w:rsid w:val="00670555"/>
    <w:rsid w:val="00676581"/>
    <w:rsid w:val="00677F1B"/>
    <w:rsid w:val="006802B8"/>
    <w:rsid w:val="00682CDC"/>
    <w:rsid w:val="00690DD3"/>
    <w:rsid w:val="0069194B"/>
    <w:rsid w:val="00694C65"/>
    <w:rsid w:val="006C4A83"/>
    <w:rsid w:val="006D152A"/>
    <w:rsid w:val="006D5284"/>
    <w:rsid w:val="006D7F06"/>
    <w:rsid w:val="006F3E6B"/>
    <w:rsid w:val="00700CA8"/>
    <w:rsid w:val="00701637"/>
    <w:rsid w:val="00701EB0"/>
    <w:rsid w:val="007025A9"/>
    <w:rsid w:val="00705FE1"/>
    <w:rsid w:val="00712A56"/>
    <w:rsid w:val="00715D27"/>
    <w:rsid w:val="007256B0"/>
    <w:rsid w:val="0072610A"/>
    <w:rsid w:val="007268C2"/>
    <w:rsid w:val="00761A9D"/>
    <w:rsid w:val="0077211F"/>
    <w:rsid w:val="00782EA1"/>
    <w:rsid w:val="00796F8D"/>
    <w:rsid w:val="007B5406"/>
    <w:rsid w:val="007C042F"/>
    <w:rsid w:val="007C0A44"/>
    <w:rsid w:val="007C1BDA"/>
    <w:rsid w:val="007C1D5C"/>
    <w:rsid w:val="007C32C3"/>
    <w:rsid w:val="007D13CA"/>
    <w:rsid w:val="007D6070"/>
    <w:rsid w:val="007D71C9"/>
    <w:rsid w:val="007F416C"/>
    <w:rsid w:val="007F6203"/>
    <w:rsid w:val="00801C62"/>
    <w:rsid w:val="00805A5D"/>
    <w:rsid w:val="008068ED"/>
    <w:rsid w:val="00816A13"/>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2AF"/>
    <w:rsid w:val="008B1EB6"/>
    <w:rsid w:val="008E0F38"/>
    <w:rsid w:val="008E62A2"/>
    <w:rsid w:val="008E7707"/>
    <w:rsid w:val="0091520C"/>
    <w:rsid w:val="00915C04"/>
    <w:rsid w:val="00925056"/>
    <w:rsid w:val="00933A0C"/>
    <w:rsid w:val="009341AA"/>
    <w:rsid w:val="00943023"/>
    <w:rsid w:val="0094446B"/>
    <w:rsid w:val="00946EB9"/>
    <w:rsid w:val="00950C3D"/>
    <w:rsid w:val="009569DD"/>
    <w:rsid w:val="009609CF"/>
    <w:rsid w:val="00996C31"/>
    <w:rsid w:val="00997D69"/>
    <w:rsid w:val="00997F39"/>
    <w:rsid w:val="009B18A4"/>
    <w:rsid w:val="009B2BF8"/>
    <w:rsid w:val="009B31A7"/>
    <w:rsid w:val="009B4C2B"/>
    <w:rsid w:val="009C41B4"/>
    <w:rsid w:val="009C4EA4"/>
    <w:rsid w:val="009D6967"/>
    <w:rsid w:val="009E35D0"/>
    <w:rsid w:val="009E3CC4"/>
    <w:rsid w:val="009E6CC7"/>
    <w:rsid w:val="00A01D2A"/>
    <w:rsid w:val="00A05727"/>
    <w:rsid w:val="00A14B41"/>
    <w:rsid w:val="00A15663"/>
    <w:rsid w:val="00A15B36"/>
    <w:rsid w:val="00A213FF"/>
    <w:rsid w:val="00A36A0B"/>
    <w:rsid w:val="00A44D01"/>
    <w:rsid w:val="00A565ED"/>
    <w:rsid w:val="00A7066E"/>
    <w:rsid w:val="00A82539"/>
    <w:rsid w:val="00A91086"/>
    <w:rsid w:val="00A92411"/>
    <w:rsid w:val="00A9541C"/>
    <w:rsid w:val="00AA2419"/>
    <w:rsid w:val="00AB2110"/>
    <w:rsid w:val="00AB275A"/>
    <w:rsid w:val="00AB636E"/>
    <w:rsid w:val="00AC1B8C"/>
    <w:rsid w:val="00AC453C"/>
    <w:rsid w:val="00AC4D54"/>
    <w:rsid w:val="00AC6441"/>
    <w:rsid w:val="00AD59FE"/>
    <w:rsid w:val="00AD64D7"/>
    <w:rsid w:val="00AF48F7"/>
    <w:rsid w:val="00B01287"/>
    <w:rsid w:val="00B028F9"/>
    <w:rsid w:val="00B070A5"/>
    <w:rsid w:val="00B071BE"/>
    <w:rsid w:val="00B16FBC"/>
    <w:rsid w:val="00B177C3"/>
    <w:rsid w:val="00B205EE"/>
    <w:rsid w:val="00B25F11"/>
    <w:rsid w:val="00B40590"/>
    <w:rsid w:val="00B450E4"/>
    <w:rsid w:val="00B47743"/>
    <w:rsid w:val="00B51A9A"/>
    <w:rsid w:val="00B62619"/>
    <w:rsid w:val="00B62EEA"/>
    <w:rsid w:val="00B654FE"/>
    <w:rsid w:val="00B71E47"/>
    <w:rsid w:val="00B866D6"/>
    <w:rsid w:val="00B874D2"/>
    <w:rsid w:val="00B8757C"/>
    <w:rsid w:val="00B928B9"/>
    <w:rsid w:val="00BA6691"/>
    <w:rsid w:val="00BC1B34"/>
    <w:rsid w:val="00BC463D"/>
    <w:rsid w:val="00BD0E57"/>
    <w:rsid w:val="00BD1992"/>
    <w:rsid w:val="00BD384B"/>
    <w:rsid w:val="00BE5F43"/>
    <w:rsid w:val="00C05A5A"/>
    <w:rsid w:val="00C12458"/>
    <w:rsid w:val="00C146F7"/>
    <w:rsid w:val="00C21D82"/>
    <w:rsid w:val="00C246F4"/>
    <w:rsid w:val="00C25CFD"/>
    <w:rsid w:val="00C26711"/>
    <w:rsid w:val="00C27CC6"/>
    <w:rsid w:val="00C45043"/>
    <w:rsid w:val="00C540DD"/>
    <w:rsid w:val="00C673A5"/>
    <w:rsid w:val="00C768BA"/>
    <w:rsid w:val="00C77243"/>
    <w:rsid w:val="00C8732F"/>
    <w:rsid w:val="00CA34B5"/>
    <w:rsid w:val="00CD046A"/>
    <w:rsid w:val="00CD2A33"/>
    <w:rsid w:val="00CD73AB"/>
    <w:rsid w:val="00CE181D"/>
    <w:rsid w:val="00CE5810"/>
    <w:rsid w:val="00CE6EEC"/>
    <w:rsid w:val="00CE7337"/>
    <w:rsid w:val="00CE7CA3"/>
    <w:rsid w:val="00CF5454"/>
    <w:rsid w:val="00CF7529"/>
    <w:rsid w:val="00CF7FD0"/>
    <w:rsid w:val="00D056C4"/>
    <w:rsid w:val="00D1548C"/>
    <w:rsid w:val="00D16152"/>
    <w:rsid w:val="00D27E15"/>
    <w:rsid w:val="00D37C4A"/>
    <w:rsid w:val="00D40247"/>
    <w:rsid w:val="00D4585B"/>
    <w:rsid w:val="00D51B90"/>
    <w:rsid w:val="00D56988"/>
    <w:rsid w:val="00D57AB2"/>
    <w:rsid w:val="00D71E1B"/>
    <w:rsid w:val="00D768B7"/>
    <w:rsid w:val="00D823F4"/>
    <w:rsid w:val="00DB029A"/>
    <w:rsid w:val="00DB5A3B"/>
    <w:rsid w:val="00DC0493"/>
    <w:rsid w:val="00DC4A52"/>
    <w:rsid w:val="00DE151A"/>
    <w:rsid w:val="00DE493D"/>
    <w:rsid w:val="00DE63E7"/>
    <w:rsid w:val="00DF4B83"/>
    <w:rsid w:val="00E0703E"/>
    <w:rsid w:val="00E12068"/>
    <w:rsid w:val="00E26FA5"/>
    <w:rsid w:val="00E31F65"/>
    <w:rsid w:val="00E32297"/>
    <w:rsid w:val="00E34FA8"/>
    <w:rsid w:val="00E428BC"/>
    <w:rsid w:val="00E57739"/>
    <w:rsid w:val="00E626AC"/>
    <w:rsid w:val="00E6472E"/>
    <w:rsid w:val="00E6680F"/>
    <w:rsid w:val="00E763F3"/>
    <w:rsid w:val="00E83D6E"/>
    <w:rsid w:val="00E85990"/>
    <w:rsid w:val="00EA2D98"/>
    <w:rsid w:val="00EB3BC7"/>
    <w:rsid w:val="00EC101B"/>
    <w:rsid w:val="00EC6CAC"/>
    <w:rsid w:val="00ED5552"/>
    <w:rsid w:val="00EE4634"/>
    <w:rsid w:val="00EE4DBD"/>
    <w:rsid w:val="00EE5DD8"/>
    <w:rsid w:val="00EF0CFA"/>
    <w:rsid w:val="00F0487B"/>
    <w:rsid w:val="00F10947"/>
    <w:rsid w:val="00F149DB"/>
    <w:rsid w:val="00F23409"/>
    <w:rsid w:val="00F235E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4841A-A328-9E47-8BE4-848C2A84C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29</Pages>
  <Words>23629</Words>
  <Characters>134689</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6</cp:revision>
  <dcterms:created xsi:type="dcterms:W3CDTF">2024-02-07T19:27:00Z</dcterms:created>
  <dcterms:modified xsi:type="dcterms:W3CDTF">2024-02-22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MsCzrBy"/&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